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50BF" w:rsidRPr="00116133" w:rsidRDefault="00B577C5" w:rsidP="00F850BF">
      <w:pPr>
        <w:pStyle w:val="Beschriftung"/>
        <w:keepNext/>
        <w:rPr>
          <w:rFonts w:ascii="Times New Roman" w:hAnsi="Times New Roman" w:cs="Times New Roman"/>
          <w:b/>
          <w:i w:val="0"/>
          <w:color w:val="auto"/>
          <w:lang w:val="en-US"/>
        </w:rPr>
      </w:pPr>
      <w:r w:rsidRPr="00116133">
        <w:rPr>
          <w:rFonts w:ascii="Times New Roman" w:hAnsi="Times New Roman" w:cs="Times New Roman"/>
          <w:b/>
          <w:i w:val="0"/>
          <w:color w:val="auto"/>
          <w:lang w:val="en-US"/>
        </w:rPr>
        <w:t xml:space="preserve">Table S1 </w:t>
      </w:r>
      <w:r w:rsidR="00116133" w:rsidRPr="00ED3201">
        <w:rPr>
          <w:rFonts w:ascii="Times New Roman" w:hAnsi="Times New Roman" w:cs="Times New Roman"/>
          <w:b/>
          <w:i w:val="0"/>
          <w:color w:val="auto"/>
          <w:lang w:val="en-US"/>
        </w:rPr>
        <w:t>Parasite taxa of channichthyid species, based on literature data and own studies.</w:t>
      </w:r>
      <w:r w:rsidR="00116133" w:rsidRPr="00116133">
        <w:rPr>
          <w:rFonts w:ascii="Times New Roman" w:hAnsi="Times New Roman" w:cs="Times New Roman"/>
          <w:i w:val="0"/>
          <w:color w:val="auto"/>
          <w:lang w:val="en-US"/>
        </w:rPr>
        <w:t xml:space="preserve"> Species occurring outside of the Antarctic Convergence (e.g. South Georgia Island) are included. Records </w:t>
      </w:r>
      <w:r w:rsidR="00D4666D">
        <w:rPr>
          <w:rFonts w:ascii="Times New Roman" w:hAnsi="Times New Roman" w:cs="Times New Roman"/>
          <w:i w:val="0"/>
          <w:color w:val="auto"/>
          <w:lang w:val="en-US"/>
        </w:rPr>
        <w:t>are based on</w:t>
      </w:r>
      <w:r w:rsidR="00116133" w:rsidRPr="00116133">
        <w:rPr>
          <w:rFonts w:ascii="Times New Roman" w:hAnsi="Times New Roman" w:cs="Times New Roman"/>
          <w:i w:val="0"/>
          <w:color w:val="auto"/>
          <w:lang w:val="en-US"/>
        </w:rPr>
        <w:t xml:space="preserve"> </w:t>
      </w:r>
      <w:r w:rsidR="001A4FD6" w:rsidRPr="001A4FD6">
        <w:rPr>
          <w:rFonts w:ascii="Times New Roman" w:hAnsi="Times New Roman" w:cs="Times New Roman"/>
          <w:i w:val="0"/>
          <w:color w:val="auto"/>
          <w:lang w:val="en-US"/>
        </w:rPr>
        <w:fldChar w:fldCharType="begin"/>
      </w:r>
      <w:r w:rsidR="001A4FD6" w:rsidRPr="001A4FD6">
        <w:rPr>
          <w:rFonts w:ascii="Times New Roman" w:hAnsi="Times New Roman" w:cs="Times New Roman"/>
          <w:i w:val="0"/>
          <w:color w:val="auto"/>
          <w:lang w:val="en-US"/>
        </w:rPr>
        <w:instrText xml:space="preserve"> ADDIN ZOTERO_ITEM CSL_CITATION {"citationID":"acomlpadl1","properties":{"formattedCitation":"(Klimpel et al., 2009)","plainCitation":"(Klimpel et al., 2009)"},"citationItems":[{"id":247,"uris":["http://zotero.org/users/2331823/items/NXRB66UG"],"uri":["http://zotero.org/users/2331823/items/NXRB66UG"],"itemData":{"id":247,"type":"book","title":"Metazoan Deep Sea Fish Parasites","publisher":"Verlag Natur &amp; Wissenschaft","number-of-pages":"384","source":"Google Books","ISBN":"978-3-936616-61-3","language":"en","author":[{"family":"Klimpel","given":"Sven"},{"family":"Busch","given":"Markus W."},{"family":"Kellermanns","given":"Esra"},{"family":"Kleinertz","given":"Sonja"},{"family":"Palm","given":"Harry W."}],"issued":{"date-parts":[["2009"]]}}}],"schema":"https://github.com/citation-style-language/schema/raw/master/csl-citation.json"} </w:instrText>
      </w:r>
      <w:r w:rsidR="001A4FD6" w:rsidRPr="001A4FD6">
        <w:rPr>
          <w:rFonts w:ascii="Times New Roman" w:hAnsi="Times New Roman" w:cs="Times New Roman"/>
          <w:i w:val="0"/>
          <w:color w:val="auto"/>
          <w:lang w:val="en-US"/>
        </w:rPr>
        <w:fldChar w:fldCharType="separate"/>
      </w:r>
      <w:r w:rsidR="001A4FD6">
        <w:rPr>
          <w:rFonts w:ascii="Times New Roman" w:hAnsi="Times New Roman" w:cs="Times New Roman"/>
          <w:i w:val="0"/>
          <w:color w:val="auto"/>
          <w:lang w:val="en-US"/>
        </w:rPr>
        <w:t>Klimpel et al.</w:t>
      </w:r>
      <w:r w:rsidR="001A4FD6" w:rsidRPr="001A4FD6">
        <w:rPr>
          <w:rFonts w:ascii="Times New Roman" w:hAnsi="Times New Roman" w:cs="Times New Roman"/>
          <w:i w:val="0"/>
          <w:color w:val="auto"/>
          <w:lang w:val="en-US"/>
        </w:rPr>
        <w:t xml:space="preserve"> </w:t>
      </w:r>
      <w:r w:rsidR="001A4FD6">
        <w:rPr>
          <w:rFonts w:ascii="Times New Roman" w:hAnsi="Times New Roman" w:cs="Times New Roman"/>
          <w:i w:val="0"/>
          <w:color w:val="auto"/>
          <w:lang w:val="en-US"/>
        </w:rPr>
        <w:t>(</w:t>
      </w:r>
      <w:r w:rsidR="001A4FD6" w:rsidRPr="001A4FD6">
        <w:rPr>
          <w:rFonts w:ascii="Times New Roman" w:hAnsi="Times New Roman" w:cs="Times New Roman"/>
          <w:i w:val="0"/>
          <w:color w:val="auto"/>
          <w:lang w:val="en-US"/>
        </w:rPr>
        <w:t>2009)</w:t>
      </w:r>
      <w:r w:rsidR="001A4FD6" w:rsidRPr="001A4FD6">
        <w:rPr>
          <w:rFonts w:ascii="Times New Roman" w:hAnsi="Times New Roman" w:cs="Times New Roman"/>
          <w:i w:val="0"/>
          <w:color w:val="auto"/>
          <w:lang w:val="en-US"/>
        </w:rPr>
        <w:fldChar w:fldCharType="end"/>
      </w:r>
      <w:r w:rsidR="001A4FD6">
        <w:rPr>
          <w:rFonts w:ascii="Times New Roman" w:hAnsi="Times New Roman" w:cs="Times New Roman"/>
          <w:i w:val="0"/>
          <w:color w:val="auto"/>
          <w:lang w:val="en-US"/>
        </w:rPr>
        <w:t xml:space="preserve"> and </w:t>
      </w:r>
      <w:r w:rsidR="00116133" w:rsidRPr="00116133">
        <w:rPr>
          <w:rFonts w:ascii="Times New Roman" w:hAnsi="Times New Roman" w:cs="Times New Roman"/>
          <w:i w:val="0"/>
          <w:color w:val="auto"/>
          <w:lang w:val="en-US"/>
        </w:rPr>
        <w:t xml:space="preserve">Oguz et al. </w:t>
      </w:r>
      <w:r w:rsidR="001A4FD6" w:rsidRPr="001A4FD6">
        <w:rPr>
          <w:rFonts w:ascii="Times New Roman" w:hAnsi="Times New Roman" w:cs="Times New Roman"/>
          <w:i w:val="0"/>
          <w:color w:val="auto"/>
          <w:lang w:val="en-US"/>
        </w:rPr>
        <w:fldChar w:fldCharType="begin"/>
      </w:r>
      <w:r w:rsidR="001A4FD6" w:rsidRPr="001A4FD6">
        <w:rPr>
          <w:rFonts w:ascii="Times New Roman" w:hAnsi="Times New Roman" w:cs="Times New Roman"/>
          <w:i w:val="0"/>
          <w:color w:val="auto"/>
          <w:lang w:val="en-US"/>
        </w:rPr>
        <w:instrText xml:space="preserve"> ADDIN ZOTERO_ITEM CSL_CITATION {"citationID":"BIHikKGE","properties":{"formattedCitation":"(Oguz et al., 2015)","plainCitation":"(Oguz et al., 2015)"},"citationItems":[{"id":298,"uris":["http://zotero.org/users/2331823/items/U7W4NQFW"],"uri":["http://zotero.org/users/2331823/items/U7W4NQFW"],"itemData":{"id":298,"type":"article-journal","title":"Metazoan Parasites of Antarctic Fishes","container-title":"Turkish Journal of Parasitology","page":"174-178","volume":"39","issue":"2","source":"CrossRef","DOI":"10.5152/tpd.2015.3661","ISSN":"13006320, 21463077","author":[{"family":"Oguz","given":"Mehmet Cemal"},{"family":"Tepe","given":"Yahya"},{"family":"Belk","given":"Mark C"},{"family":"Heckmann","given":"Richard A"},{"family":"Aslan","given":"Burcak"},{"family":"Gurgen","given":"Meryem"},{"family":"Bray","given":"Rodney A"},{"family":"Akgul","given":"Ulker"}],"issued":{"date-parts":[["2015",6,15]]}}}],"schema":"https://github.com/citation-style-language/schema/raw/master/csl-citation.json"} </w:instrText>
      </w:r>
      <w:r w:rsidR="001A4FD6" w:rsidRPr="001A4FD6">
        <w:rPr>
          <w:rFonts w:ascii="Times New Roman" w:hAnsi="Times New Roman" w:cs="Times New Roman"/>
          <w:i w:val="0"/>
          <w:color w:val="auto"/>
          <w:lang w:val="en-US"/>
        </w:rPr>
        <w:fldChar w:fldCharType="separate"/>
      </w:r>
      <w:r w:rsidR="001A4FD6" w:rsidRPr="00CE7928">
        <w:rPr>
          <w:rFonts w:ascii="Times New Roman" w:hAnsi="Times New Roman" w:cs="Times New Roman"/>
          <w:i w:val="0"/>
          <w:color w:val="auto"/>
          <w:lang w:val="en-US"/>
        </w:rPr>
        <w:t>(2015)</w:t>
      </w:r>
      <w:r w:rsidR="001A4FD6" w:rsidRPr="001A4FD6">
        <w:rPr>
          <w:rFonts w:ascii="Times New Roman" w:hAnsi="Times New Roman" w:cs="Times New Roman"/>
          <w:i w:val="0"/>
          <w:color w:val="auto"/>
          <w:lang w:val="en-US"/>
        </w:rPr>
        <w:fldChar w:fldCharType="end"/>
      </w:r>
      <w:r w:rsidR="00116133" w:rsidRPr="00116133">
        <w:rPr>
          <w:rFonts w:ascii="Times New Roman" w:hAnsi="Times New Roman" w:cs="Times New Roman"/>
          <w:i w:val="0"/>
          <w:color w:val="auto"/>
          <w:lang w:val="en-US"/>
        </w:rPr>
        <w:t xml:space="preserve">. </w:t>
      </w:r>
      <w:r w:rsidR="006A3FAD">
        <w:rPr>
          <w:rFonts w:ascii="Times New Roman" w:hAnsi="Times New Roman" w:cs="Times New Roman"/>
          <w:i w:val="0"/>
          <w:color w:val="auto"/>
          <w:lang w:val="en-US"/>
        </w:rPr>
        <w:t>Depth ranges of the fish species are</w:t>
      </w:r>
      <w:r w:rsidR="00CE7928">
        <w:rPr>
          <w:rFonts w:ascii="Times New Roman" w:hAnsi="Times New Roman" w:cs="Times New Roman"/>
          <w:i w:val="0"/>
          <w:color w:val="auto"/>
          <w:lang w:val="en-US"/>
        </w:rPr>
        <w:t xml:space="preserve"> </w:t>
      </w:r>
      <w:r w:rsidR="00D4666D">
        <w:rPr>
          <w:rFonts w:ascii="Times New Roman" w:hAnsi="Times New Roman" w:cs="Times New Roman"/>
          <w:i w:val="0"/>
          <w:color w:val="auto"/>
          <w:lang w:val="en-US"/>
        </w:rPr>
        <w:t xml:space="preserve">taken from </w:t>
      </w:r>
      <w:r w:rsidR="006A3FAD" w:rsidRPr="006A3FAD">
        <w:rPr>
          <w:rFonts w:ascii="Times New Roman" w:hAnsi="Times New Roman" w:cs="Times New Roman"/>
          <w:i w:val="0"/>
          <w:color w:val="auto"/>
          <w:lang w:val="en-US"/>
        </w:rPr>
        <w:fldChar w:fldCharType="begin"/>
      </w:r>
      <w:r w:rsidR="006A3FAD" w:rsidRPr="006A3FAD">
        <w:rPr>
          <w:rFonts w:ascii="Times New Roman" w:hAnsi="Times New Roman" w:cs="Times New Roman"/>
          <w:i w:val="0"/>
          <w:color w:val="auto"/>
          <w:lang w:val="en-US"/>
        </w:rPr>
        <w:instrText xml:space="preserve"> ADDIN ZOTERO_ITEM CSL_CITATION {"citationID":"a6romtdrmi","properties":{"formattedCitation":"(Froese &amp; Pauly, 2016)","plainCitation":"(Froese &amp; Pauly, 2016)"},"citationItems":[{"id":330,"uris":["http://zotero.org/users/2331823/items/XX99RUQW"],"uri":["http://zotero.org/users/2331823/items/XX99RUQW"],"itemData":{"id":330,"type":"webpage","title":"FishBase","container-title":"World Wide Web electronic publication. www.fishbase.org","URL":"http:\\\\www.fishbase.org","author":[{"family":"Froese","given":"Rainer"},{"family":"Pauly","given":"Daniel"}],"issued":{"date-parts":[["2016",11,21]]}}}],"schema":"https://github.com/citation-style-language/schema/raw/master/csl-citation.json"} </w:instrText>
      </w:r>
      <w:r w:rsidR="006A3FAD" w:rsidRPr="006A3FAD">
        <w:rPr>
          <w:rFonts w:ascii="Times New Roman" w:hAnsi="Times New Roman" w:cs="Times New Roman"/>
          <w:i w:val="0"/>
          <w:color w:val="auto"/>
          <w:lang w:val="en-US"/>
        </w:rPr>
        <w:fldChar w:fldCharType="separate"/>
      </w:r>
      <w:r w:rsidR="006A3FAD" w:rsidRPr="006A3FAD">
        <w:rPr>
          <w:rFonts w:ascii="Times New Roman" w:hAnsi="Times New Roman" w:cs="Times New Roman"/>
          <w:i w:val="0"/>
          <w:color w:val="auto"/>
          <w:lang w:val="en-US"/>
        </w:rPr>
        <w:t xml:space="preserve">Froese &amp; Pauly, </w:t>
      </w:r>
      <w:r w:rsidR="00D4666D">
        <w:rPr>
          <w:rFonts w:ascii="Times New Roman" w:hAnsi="Times New Roman" w:cs="Times New Roman"/>
          <w:i w:val="0"/>
          <w:color w:val="auto"/>
          <w:lang w:val="en-US"/>
        </w:rPr>
        <w:t>(</w:t>
      </w:r>
      <w:r w:rsidR="006A3FAD" w:rsidRPr="006A3FAD">
        <w:rPr>
          <w:rFonts w:ascii="Times New Roman" w:hAnsi="Times New Roman" w:cs="Times New Roman"/>
          <w:i w:val="0"/>
          <w:color w:val="auto"/>
          <w:lang w:val="en-US"/>
        </w:rPr>
        <w:t>2016)</w:t>
      </w:r>
      <w:r w:rsidR="006A3FAD" w:rsidRPr="006A3FAD">
        <w:rPr>
          <w:rFonts w:ascii="Times New Roman" w:hAnsi="Times New Roman" w:cs="Times New Roman"/>
          <w:i w:val="0"/>
          <w:color w:val="auto"/>
          <w:lang w:val="en-US"/>
        </w:rPr>
        <w:fldChar w:fldCharType="end"/>
      </w:r>
      <w:r w:rsidR="006A3FAD">
        <w:rPr>
          <w:rFonts w:ascii="Times New Roman" w:hAnsi="Times New Roman" w:cs="Times New Roman"/>
          <w:i w:val="0"/>
          <w:color w:val="auto"/>
          <w:lang w:val="en-US"/>
        </w:rPr>
        <w:t xml:space="preserve">. </w:t>
      </w:r>
      <w:r w:rsidR="00116133" w:rsidRPr="00116133">
        <w:rPr>
          <w:rFonts w:ascii="Times New Roman" w:hAnsi="Times New Roman" w:cs="Times New Roman"/>
          <w:i w:val="0"/>
          <w:color w:val="auto"/>
          <w:lang w:val="en-US"/>
        </w:rPr>
        <w:t>Abbreviations: D, Digenea; C, Cestoda; N, Nematoda; A, Acanthocephal</w:t>
      </w:r>
      <w:r w:rsidR="00116133">
        <w:rPr>
          <w:rFonts w:ascii="Times New Roman" w:hAnsi="Times New Roman" w:cs="Times New Roman"/>
          <w:i w:val="0"/>
          <w:color w:val="auto"/>
          <w:lang w:val="en-US"/>
        </w:rPr>
        <w:t>a; Cr, Crustacea; H, Hirudinea</w:t>
      </w:r>
      <w:r w:rsidR="00116133" w:rsidRPr="00116133">
        <w:rPr>
          <w:rFonts w:ascii="Times New Roman" w:hAnsi="Times New Roman" w:cs="Times New Roman"/>
          <w:i w:val="0"/>
          <w:color w:val="auto"/>
          <w:lang w:val="en-US"/>
        </w:rPr>
        <w:t>.</w:t>
      </w:r>
    </w:p>
    <w:tbl>
      <w:tblPr>
        <w:tblW w:w="14884" w:type="dxa"/>
        <w:tblCellMar>
          <w:left w:w="70" w:type="dxa"/>
          <w:right w:w="70" w:type="dxa"/>
        </w:tblCellMar>
        <w:tblLook w:val="04A0" w:firstRow="1" w:lastRow="0" w:firstColumn="1" w:lastColumn="0" w:noHBand="0" w:noVBand="1"/>
      </w:tblPr>
      <w:tblGrid>
        <w:gridCol w:w="2263"/>
        <w:gridCol w:w="993"/>
        <w:gridCol w:w="708"/>
        <w:gridCol w:w="3083"/>
        <w:gridCol w:w="3863"/>
        <w:gridCol w:w="3974"/>
      </w:tblGrid>
      <w:tr w:rsidR="006C69A8" w:rsidRPr="006C69A8" w:rsidTr="00A07221">
        <w:trPr>
          <w:trHeight w:val="296"/>
        </w:trPr>
        <w:tc>
          <w:tcPr>
            <w:tcW w:w="2263" w:type="dxa"/>
            <w:tcBorders>
              <w:bottom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b/>
                <w:bCs/>
                <w:iCs/>
                <w:color w:val="000000"/>
                <w:sz w:val="18"/>
                <w:szCs w:val="18"/>
                <w:lang w:val="en-US" w:eastAsia="de-DE"/>
              </w:rPr>
            </w:pPr>
            <w:r w:rsidRPr="006C69A8">
              <w:rPr>
                <w:rFonts w:ascii="Times New Roman" w:eastAsia="Times New Roman" w:hAnsi="Times New Roman" w:cs="Times New Roman"/>
                <w:b/>
                <w:bCs/>
                <w:iCs/>
                <w:color w:val="000000"/>
                <w:sz w:val="18"/>
                <w:szCs w:val="18"/>
                <w:lang w:val="en-US" w:eastAsia="de-DE"/>
              </w:rPr>
              <w:t>Hosts</w:t>
            </w:r>
          </w:p>
        </w:tc>
        <w:tc>
          <w:tcPr>
            <w:tcW w:w="993" w:type="dxa"/>
            <w:tcBorders>
              <w:bottom w:val="single" w:sz="4" w:space="0" w:color="auto"/>
            </w:tcBorders>
            <w:shd w:val="clear" w:color="auto" w:fill="auto"/>
            <w:noWrap/>
            <w:hideMark/>
          </w:tcPr>
          <w:p w:rsidR="00F850BF" w:rsidRPr="006C69A8" w:rsidRDefault="00F850BF" w:rsidP="006C69A8">
            <w:pPr>
              <w:spacing w:after="0" w:line="240" w:lineRule="auto"/>
              <w:rPr>
                <w:rFonts w:ascii="Times New Roman" w:eastAsia="Times New Roman" w:hAnsi="Times New Roman" w:cs="Times New Roman"/>
                <w:b/>
                <w:bCs/>
                <w:color w:val="000000"/>
                <w:sz w:val="18"/>
                <w:szCs w:val="18"/>
                <w:lang w:val="en-US" w:eastAsia="de-DE"/>
              </w:rPr>
            </w:pPr>
            <w:r w:rsidRPr="006C69A8">
              <w:rPr>
                <w:rFonts w:ascii="Times New Roman" w:eastAsia="Times New Roman" w:hAnsi="Times New Roman" w:cs="Times New Roman"/>
                <w:b/>
                <w:bCs/>
                <w:color w:val="000000"/>
                <w:sz w:val="18"/>
                <w:szCs w:val="18"/>
                <w:lang w:val="en-US" w:eastAsia="de-DE"/>
              </w:rPr>
              <w:t>Depth [m]</w:t>
            </w:r>
          </w:p>
        </w:tc>
        <w:tc>
          <w:tcPr>
            <w:tcW w:w="708" w:type="dxa"/>
            <w:tcBorders>
              <w:bottom w:val="single" w:sz="4" w:space="0" w:color="auto"/>
            </w:tcBorders>
            <w:shd w:val="clear" w:color="auto" w:fill="auto"/>
            <w:noWrap/>
            <w:hideMark/>
          </w:tcPr>
          <w:p w:rsidR="00F850BF" w:rsidRPr="006C69A8" w:rsidRDefault="00F850BF" w:rsidP="006C69A8">
            <w:pPr>
              <w:spacing w:after="0" w:line="240" w:lineRule="auto"/>
              <w:rPr>
                <w:rFonts w:ascii="Times New Roman" w:eastAsia="Times New Roman" w:hAnsi="Times New Roman" w:cs="Times New Roman"/>
                <w:b/>
                <w:bCs/>
                <w:color w:val="000000"/>
                <w:sz w:val="18"/>
                <w:szCs w:val="18"/>
                <w:lang w:val="en-US" w:eastAsia="de-DE"/>
              </w:rPr>
            </w:pPr>
            <w:r w:rsidRPr="006C69A8">
              <w:rPr>
                <w:rFonts w:ascii="Times New Roman" w:eastAsia="Times New Roman" w:hAnsi="Times New Roman" w:cs="Times New Roman"/>
                <w:b/>
                <w:bCs/>
                <w:color w:val="000000"/>
                <w:sz w:val="18"/>
                <w:szCs w:val="18"/>
                <w:lang w:val="en-US" w:eastAsia="de-DE"/>
              </w:rPr>
              <w:t>Taxa</w:t>
            </w:r>
          </w:p>
        </w:tc>
        <w:tc>
          <w:tcPr>
            <w:tcW w:w="3083" w:type="dxa"/>
            <w:tcBorders>
              <w:bottom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b/>
                <w:bCs/>
                <w:color w:val="000000"/>
                <w:sz w:val="18"/>
                <w:szCs w:val="18"/>
                <w:lang w:val="en-US" w:eastAsia="de-DE"/>
              </w:rPr>
            </w:pPr>
            <w:r w:rsidRPr="006C69A8">
              <w:rPr>
                <w:rFonts w:ascii="Times New Roman" w:eastAsia="Times New Roman" w:hAnsi="Times New Roman" w:cs="Times New Roman"/>
                <w:b/>
                <w:bCs/>
                <w:color w:val="000000"/>
                <w:sz w:val="18"/>
                <w:szCs w:val="18"/>
                <w:lang w:val="en-US" w:eastAsia="de-DE"/>
              </w:rPr>
              <w:t>Parasite</w:t>
            </w:r>
          </w:p>
        </w:tc>
        <w:tc>
          <w:tcPr>
            <w:tcW w:w="3863" w:type="dxa"/>
            <w:tcBorders>
              <w:bottom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b/>
                <w:bCs/>
                <w:color w:val="000000"/>
                <w:sz w:val="18"/>
                <w:szCs w:val="18"/>
                <w:lang w:val="en-US" w:eastAsia="de-DE"/>
              </w:rPr>
            </w:pPr>
            <w:r w:rsidRPr="006C69A8">
              <w:rPr>
                <w:rFonts w:ascii="Times New Roman" w:eastAsia="Times New Roman" w:hAnsi="Times New Roman" w:cs="Times New Roman"/>
                <w:b/>
                <w:bCs/>
                <w:color w:val="000000"/>
                <w:sz w:val="18"/>
                <w:szCs w:val="18"/>
                <w:lang w:val="en-US" w:eastAsia="de-DE"/>
              </w:rPr>
              <w:t>Region</w:t>
            </w:r>
          </w:p>
        </w:tc>
        <w:tc>
          <w:tcPr>
            <w:tcW w:w="3974" w:type="dxa"/>
            <w:tcBorders>
              <w:bottom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b/>
                <w:bCs/>
                <w:color w:val="000000"/>
                <w:sz w:val="18"/>
                <w:szCs w:val="18"/>
                <w:lang w:val="en-US" w:eastAsia="de-DE"/>
              </w:rPr>
            </w:pPr>
            <w:r w:rsidRPr="006C69A8">
              <w:rPr>
                <w:rFonts w:ascii="Times New Roman" w:eastAsia="Times New Roman" w:hAnsi="Times New Roman" w:cs="Times New Roman"/>
                <w:b/>
                <w:bCs/>
                <w:color w:val="000000"/>
                <w:sz w:val="18"/>
                <w:szCs w:val="18"/>
                <w:lang w:val="en-US" w:eastAsia="de-DE"/>
              </w:rPr>
              <w:t>Reference</w:t>
            </w:r>
          </w:p>
        </w:tc>
      </w:tr>
      <w:tr w:rsidR="006C69A8" w:rsidRPr="00DA5C0A" w:rsidTr="00A07221">
        <w:trPr>
          <w:trHeight w:val="296"/>
        </w:trPr>
        <w:tc>
          <w:tcPr>
            <w:tcW w:w="2263" w:type="dxa"/>
            <w:tcBorders>
              <w:top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haenocephalus aceratus</w:t>
            </w:r>
          </w:p>
        </w:tc>
        <w:tc>
          <w:tcPr>
            <w:tcW w:w="993" w:type="dxa"/>
            <w:tcBorders>
              <w:top w:val="single" w:sz="4" w:space="0" w:color="auto"/>
            </w:tcBorders>
            <w:shd w:val="clear" w:color="auto" w:fill="auto"/>
            <w:noWrap/>
            <w:hideMark/>
          </w:tcPr>
          <w:p w:rsidR="00F850BF" w:rsidRPr="00A13FD3" w:rsidRDefault="00A13FD3" w:rsidP="00F850BF">
            <w:pPr>
              <w:spacing w:after="0" w:line="240" w:lineRule="auto"/>
              <w:rPr>
                <w:rFonts w:ascii="Times New Roman" w:eastAsia="Times New Roman" w:hAnsi="Times New Roman" w:cs="Times New Roman"/>
                <w:iCs/>
                <w:color w:val="000000"/>
                <w:sz w:val="18"/>
                <w:szCs w:val="18"/>
                <w:lang w:val="en-US" w:eastAsia="de-DE"/>
              </w:rPr>
            </w:pPr>
            <w:r w:rsidRPr="00A13FD3">
              <w:rPr>
                <w:rFonts w:ascii="Times New Roman" w:eastAsia="Times New Roman" w:hAnsi="Times New Roman" w:cs="Times New Roman"/>
                <w:iCs/>
                <w:color w:val="000000"/>
                <w:sz w:val="18"/>
                <w:szCs w:val="18"/>
                <w:lang w:val="en-US" w:eastAsia="de-DE"/>
              </w:rPr>
              <w:t>5 - 770</w:t>
            </w:r>
          </w:p>
        </w:tc>
        <w:tc>
          <w:tcPr>
            <w:tcW w:w="708" w:type="dxa"/>
            <w:tcBorders>
              <w:top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onocerca phycidis</w:t>
            </w:r>
          </w:p>
        </w:tc>
        <w:tc>
          <w:tcPr>
            <w:tcW w:w="3863" w:type="dxa"/>
            <w:tcBorders>
              <w:top w:val="single" w:sz="4" w:space="0" w:color="auto"/>
            </w:tcBorders>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w:t>
            </w:r>
          </w:p>
        </w:tc>
        <w:tc>
          <w:tcPr>
            <w:tcW w:w="3974" w:type="dxa"/>
            <w:tcBorders>
              <w:top w:val="single" w:sz="4" w:space="0" w:color="auto"/>
            </w:tcBorders>
            <w:shd w:val="clear" w:color="auto" w:fill="auto"/>
            <w:noWrap/>
            <w:hideMark/>
          </w:tcPr>
          <w:p w:rsidR="00F850BF" w:rsidRPr="00E15183" w:rsidRDefault="00A46815" w:rsidP="00A4681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252ACF">
              <w:rPr>
                <w:rFonts w:ascii="Times New Roman" w:eastAsia="Times New Roman" w:hAnsi="Times New Roman" w:cs="Times New Roman"/>
                <w:color w:val="000000"/>
                <w:sz w:val="18"/>
                <w:szCs w:val="18"/>
                <w:lang w:val="en-US" w:eastAsia="de-DE"/>
              </w:rPr>
              <w:instrText xml:space="preserve"> ADDIN ZOTERO_ITEM CSL_CITATION {"citationID":"AJL98Y8t","properties":{"formattedCitation":"(Zdzitowiecki, 1979; Palm, Klimpel &amp; Walter, 2007)","plainCitation":"(Zdzitowiecki, 1979; Palm, Klimpel &amp; Walter, 2007)"},"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252ACF" w:rsidRPr="00252ACF">
              <w:rPr>
                <w:rFonts w:ascii="Times New Roman" w:hAnsi="Times New Roman" w:cs="Times New Roman"/>
                <w:sz w:val="18"/>
              </w:rPr>
              <w:t>(Zdzitowiecki, 1979; Palm, Klimpel &amp; Walter, 2007)</w:t>
            </w:r>
            <w:r>
              <w:rPr>
                <w:rFonts w:ascii="Times New Roman" w:eastAsia="Times New Roman" w:hAnsi="Times New Roman" w:cs="Times New Roman"/>
                <w:color w:val="000000"/>
                <w:sz w:val="18"/>
                <w:szCs w:val="18"/>
                <w:lang w:val="en-US" w:eastAsia="de-DE"/>
              </w:rPr>
              <w:fldChar w:fldCharType="end"/>
            </w:r>
          </w:p>
        </w:tc>
      </w:tr>
      <w:tr w:rsidR="006C69A8" w:rsidRPr="00DA5C0A" w:rsidTr="00A07221">
        <w:trPr>
          <w:trHeight w:val="296"/>
        </w:trPr>
        <w:tc>
          <w:tcPr>
            <w:tcW w:w="2263" w:type="dxa"/>
            <w:shd w:val="clear" w:color="auto" w:fill="auto"/>
            <w:noWrap/>
            <w:hideMark/>
          </w:tcPr>
          <w:p w:rsidR="00F850BF" w:rsidRPr="00E15183" w:rsidRDefault="00F850BF" w:rsidP="00F850BF">
            <w:pPr>
              <w:spacing w:after="0" w:line="240" w:lineRule="auto"/>
              <w:rPr>
                <w:rFonts w:ascii="Times New Roman" w:eastAsia="Times New Roman" w:hAnsi="Times New Roman" w:cs="Times New Roman"/>
                <w:i/>
                <w:iCs/>
                <w:color w:val="000000"/>
                <w:sz w:val="18"/>
                <w:szCs w:val="18"/>
                <w:lang w:val="en-US" w:eastAsia="de-DE"/>
              </w:rPr>
            </w:pPr>
            <w:r w:rsidRPr="00E15183">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850BF" w:rsidRPr="00E15183" w:rsidRDefault="00F850BF"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850BF" w:rsidRPr="00E15183" w:rsidRDefault="00F850BF"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Elytrophalloides oatesi</w:t>
            </w:r>
          </w:p>
        </w:tc>
        <w:tc>
          <w:tcPr>
            <w:tcW w:w="3863"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w:t>
            </w:r>
          </w:p>
        </w:tc>
        <w:tc>
          <w:tcPr>
            <w:tcW w:w="3974" w:type="dxa"/>
            <w:shd w:val="clear" w:color="auto" w:fill="auto"/>
            <w:noWrap/>
            <w:hideMark/>
          </w:tcPr>
          <w:p w:rsidR="00F850BF" w:rsidRPr="006C69A8" w:rsidRDefault="00A46815" w:rsidP="00A4681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252ACF">
              <w:rPr>
                <w:rFonts w:ascii="Times New Roman" w:eastAsia="Times New Roman" w:hAnsi="Times New Roman" w:cs="Times New Roman"/>
                <w:color w:val="000000"/>
                <w:sz w:val="18"/>
                <w:szCs w:val="18"/>
                <w:lang w:val="en-US" w:eastAsia="de-DE"/>
              </w:rPr>
              <w:instrText xml:space="preserve"> ADDIN ZOTERO_ITEM CSL_CITATION {"citationID":"RlMUQCsO","properties":{"formattedCitation":"(Zdzitowiecki, 1979, 1991; Parukhin &amp; Lyadov, 1981)","plainCitation":"(Zdzitowiecki, 1979, 1991; Parukhin &amp; Lyadov, 1981)"},"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252ACF" w:rsidRPr="00252ACF">
              <w:rPr>
                <w:rFonts w:ascii="Times New Roman" w:hAnsi="Times New Roman" w:cs="Times New Roman"/>
                <w:sz w:val="18"/>
              </w:rPr>
              <w:t>(Zdzitowiecki, 1979, 1991; Parukhin &amp; Lyadov, 1981)</w:t>
            </w:r>
            <w:r>
              <w:rPr>
                <w:rFonts w:ascii="Times New Roman" w:eastAsia="Times New Roman" w:hAnsi="Times New Roman" w:cs="Times New Roman"/>
                <w:color w:val="000000"/>
                <w:sz w:val="18"/>
                <w:szCs w:val="18"/>
                <w:lang w:val="en-US" w:eastAsia="de-DE"/>
              </w:rPr>
              <w:fldChar w:fldCharType="end"/>
            </w:r>
          </w:p>
        </w:tc>
      </w:tr>
      <w:tr w:rsidR="006C69A8" w:rsidRPr="006C69A8" w:rsidTr="00A07221">
        <w:trPr>
          <w:trHeight w:val="296"/>
        </w:trPr>
        <w:tc>
          <w:tcPr>
            <w:tcW w:w="2263"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enolinea bowersi</w:t>
            </w:r>
          </w:p>
        </w:tc>
        <w:tc>
          <w:tcPr>
            <w:tcW w:w="3863" w:type="dxa"/>
            <w:shd w:val="clear" w:color="auto" w:fill="auto"/>
            <w:noWrap/>
            <w:hideMark/>
          </w:tcPr>
          <w:p w:rsidR="00F850BF" w:rsidRPr="006C69A8" w:rsidRDefault="00F850BF"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w:t>
            </w:r>
          </w:p>
        </w:tc>
        <w:tc>
          <w:tcPr>
            <w:tcW w:w="3974" w:type="dxa"/>
            <w:shd w:val="clear" w:color="auto" w:fill="auto"/>
            <w:noWrap/>
            <w:hideMark/>
          </w:tcPr>
          <w:p w:rsidR="00F850BF" w:rsidRPr="006C69A8" w:rsidRDefault="00A46815" w:rsidP="00A4681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2gbvo4k0jc","properties":{"formattedCitation":"(Zdzitowiecki, 1979, 1991)","plainCitation":"(Zdzitowiecki, 1979, 1991)"},"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46815">
              <w:rPr>
                <w:rFonts w:ascii="Times New Roman" w:hAnsi="Times New Roman" w:cs="Times New Roman"/>
                <w:sz w:val="18"/>
              </w:rPr>
              <w:t>(Zdzitowiecki, 1979, 1991)</w:t>
            </w:r>
            <w:r>
              <w:rPr>
                <w:rFonts w:ascii="Times New Roman" w:eastAsia="Times New Roman" w:hAnsi="Times New Roman" w:cs="Times New Roman"/>
                <w:color w:val="000000"/>
                <w:sz w:val="18"/>
                <w:szCs w:val="18"/>
                <w:lang w:val="en-US" w:eastAsia="de-DE"/>
              </w:rPr>
              <w:fldChar w:fldCharType="end"/>
            </w:r>
          </w:p>
        </w:tc>
      </w:tr>
      <w:tr w:rsidR="00952447" w:rsidRPr="0015211E" w:rsidTr="00A07221">
        <w:trPr>
          <w:trHeight w:val="296"/>
        </w:trPr>
        <w:tc>
          <w:tcPr>
            <w:tcW w:w="22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Lecithaster macrocotyle</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r>
              <w:rPr>
                <w:rFonts w:ascii="Times New Roman" w:eastAsia="Times New Roman" w:hAnsi="Times New Roman" w:cs="Times New Roman"/>
                <w:color w:val="000000"/>
                <w:sz w:val="18"/>
                <w:szCs w:val="18"/>
                <w:lang w:val="en-US" w:eastAsia="de-DE"/>
              </w:rPr>
              <w:t xml:space="preserve"> </w:t>
            </w:r>
            <w:r w:rsidRPr="006C69A8">
              <w:rPr>
                <w:rFonts w:ascii="Times New Roman" w:eastAsia="Times New Roman" w:hAnsi="Times New Roman" w:cs="Times New Roman"/>
                <w:color w:val="000000"/>
                <w:sz w:val="18"/>
                <w:szCs w:val="18"/>
                <w:lang w:val="en-US" w:eastAsia="de-DE"/>
              </w:rPr>
              <w:t>South Georgia</w:t>
            </w:r>
          </w:p>
        </w:tc>
        <w:tc>
          <w:tcPr>
            <w:tcW w:w="3974" w:type="dxa"/>
            <w:shd w:val="clear" w:color="auto" w:fill="auto"/>
            <w:noWrap/>
            <w:hideMark/>
          </w:tcPr>
          <w:p w:rsidR="00952447" w:rsidRPr="006C69A8" w:rsidRDefault="00A46815" w:rsidP="00A4681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81fub0bf4","properties":{"formattedCitation":"(Prudhoe &amp; Bray, 1973; Zdzitowiecki, 1979, 1991, 1992, 1997; Palm, Klimpel &amp; Walter, 2007)","plainCitation":"(Prudhoe &amp; Bray, 1973; Zdzitowiecki, 1979, 1991, 1992, 1997; Palm, Klimpel &amp; Walter, 2007)"},"citationItems":[{"id":1068,"uris":["http://zotero.org/users/2331823/items/E9SFCJVK"],"uri":["http://zotero.org/users/2331823/items/E9SFCJVK"],"itemData":{"id":1068,"type":"book","title":"Digenetic trematodes from fishes","publisher":"Mawson Institute for Antarctic Research, University of Adelaide","source":"Google Scholar","author":[{"family":"Prudhoe","given":"Stephen"},{"family":"Bray","given":"Rodney A."}],"issued":{"date-parts":[["1973"]]}}},{"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1061,"uris":["http://zotero.org/users/2331823/items/JXC5AMDX"],"uri":["http://zotero.org/users/2331823/items/JXC5AMDX"],"itemData":{"id":1061,"type":"article-journal","title":"Antarctic representatives of the genus Lecithaster Luhe, 1901 [Digenea, Hemiuridae], with the description of a new species","container-title":"Acta Parasitologica","page":"57-63","volume":"37","issue":"2","source":"Google Scholar","author":[{"family":"Zdzitowiecki","given":"Krzysztof"}],"issued":{"date-parts":[["1992"]]}}},{"id":82,"uris":["http://zotero.org/users/2331823/items/9QJUFEX6"],"uri":["http://zotero.org/users/2331823/items/9QJUFEX6"],"itemData":{"id":82,"type":"book","title":"Antarctic Digenea, parasites of fishes","publisher":"Koeltz Scientific Books","publisher-place":"Koenigstein","source":"Open WorldCat","event-place":"Koenigstein","ISBN":"3-87429-387-4","language":"English","author":[{"family":"Zdzitowiecki","given":"Krzysztof"}],"issued":{"date-parts":[["1997"]]}}},{"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46815">
              <w:rPr>
                <w:rFonts w:ascii="Times New Roman" w:hAnsi="Times New Roman" w:cs="Times New Roman"/>
                <w:sz w:val="18"/>
                <w:lang w:val="en-US"/>
              </w:rPr>
              <w:t>(Prudhoe &amp; Bray, 1973; Zdzitowiecki, 1979, 1991, 1992, 1997; Palm, Klimpel &amp; Walter, 2007)</w:t>
            </w:r>
            <w:r>
              <w:rPr>
                <w:rFonts w:ascii="Times New Roman" w:eastAsia="Times New Roman" w:hAnsi="Times New Roman" w:cs="Times New Roman"/>
                <w:color w:val="000000"/>
                <w:sz w:val="18"/>
                <w:szCs w:val="18"/>
                <w:lang w:val="en-US" w:eastAsia="de-DE"/>
              </w:rPr>
              <w:fldChar w:fldCharType="end"/>
            </w:r>
          </w:p>
        </w:tc>
      </w:tr>
      <w:tr w:rsidR="00952447" w:rsidRPr="0015211E" w:rsidTr="00A07221">
        <w:trPr>
          <w:trHeight w:val="296"/>
        </w:trPr>
        <w:tc>
          <w:tcPr>
            <w:tcW w:w="22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952447" w:rsidRPr="006C69A8" w:rsidRDefault="00952447" w:rsidP="00952447">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Lepidapedon </w:t>
            </w:r>
            <w:r>
              <w:rPr>
                <w:rFonts w:ascii="Times New Roman" w:eastAsia="Times New Roman" w:hAnsi="Times New Roman" w:cs="Times New Roman"/>
                <w:i/>
                <w:iCs/>
                <w:color w:val="000000"/>
                <w:sz w:val="18"/>
                <w:szCs w:val="18"/>
                <w:lang w:val="en-US" w:eastAsia="de-DE"/>
              </w:rPr>
              <w:t>garrardi</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w:t>
            </w:r>
          </w:p>
        </w:tc>
        <w:tc>
          <w:tcPr>
            <w:tcW w:w="3974" w:type="dxa"/>
            <w:shd w:val="clear" w:color="auto" w:fill="auto"/>
            <w:noWrap/>
            <w:hideMark/>
          </w:tcPr>
          <w:p w:rsidR="00952447" w:rsidRPr="006C69A8" w:rsidRDefault="003C6BC8" w:rsidP="003C6BC8">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2ebvi092tu","properties":{"formattedCitation":"(Zdzitowiecki, 1979)","plainCitation":"(Zdzitowiecki, 1979)"},"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16133">
              <w:rPr>
                <w:rFonts w:ascii="Times New Roman" w:hAnsi="Times New Roman" w:cs="Times New Roman"/>
                <w:sz w:val="18"/>
                <w:lang w:val="en-US"/>
              </w:rPr>
              <w:t>(Zdzitowiecki, 1979)</w:t>
            </w:r>
            <w:r>
              <w:rPr>
                <w:rFonts w:ascii="Times New Roman" w:eastAsia="Times New Roman" w:hAnsi="Times New Roman" w:cs="Times New Roman"/>
                <w:color w:val="000000"/>
                <w:sz w:val="18"/>
                <w:szCs w:val="18"/>
                <w:lang w:val="en-US" w:eastAsia="de-DE"/>
              </w:rPr>
              <w:fldChar w:fldCharType="end"/>
            </w:r>
          </w:p>
        </w:tc>
      </w:tr>
      <w:tr w:rsidR="00952447" w:rsidRPr="006C69A8" w:rsidTr="00A07221">
        <w:trPr>
          <w:trHeight w:val="296"/>
        </w:trPr>
        <w:tc>
          <w:tcPr>
            <w:tcW w:w="22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Macvicaria pennelli</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952447" w:rsidRPr="006C69A8" w:rsidRDefault="003C6BC8" w:rsidP="003C6BC8">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1e49ipk8dn","properties":{"formattedCitation":"(Zdzitowiecki, 1979)","plainCitation":"(Zdzitowiecki, 1979)"},"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C6BC8">
              <w:rPr>
                <w:rFonts w:ascii="Times New Roman" w:hAnsi="Times New Roman" w:cs="Times New Roman"/>
                <w:sz w:val="18"/>
              </w:rPr>
              <w:t>(Zdzitowiecki, 1979)</w:t>
            </w:r>
            <w:r>
              <w:rPr>
                <w:rFonts w:ascii="Times New Roman" w:eastAsia="Times New Roman" w:hAnsi="Times New Roman" w:cs="Times New Roman"/>
                <w:color w:val="000000"/>
                <w:sz w:val="18"/>
                <w:szCs w:val="18"/>
                <w:lang w:val="en-US" w:eastAsia="de-DE"/>
              </w:rPr>
              <w:fldChar w:fldCharType="end"/>
            </w:r>
          </w:p>
        </w:tc>
      </w:tr>
      <w:tr w:rsidR="00952447" w:rsidRPr="0015211E" w:rsidTr="00A07221">
        <w:trPr>
          <w:trHeight w:val="296"/>
        </w:trPr>
        <w:tc>
          <w:tcPr>
            <w:tcW w:w="22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bouria antarctica</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w:t>
            </w:r>
          </w:p>
        </w:tc>
        <w:tc>
          <w:tcPr>
            <w:tcW w:w="3974" w:type="dxa"/>
            <w:shd w:val="clear" w:color="auto" w:fill="auto"/>
            <w:noWrap/>
            <w:hideMark/>
          </w:tcPr>
          <w:p w:rsidR="00952447" w:rsidRPr="006C69A8" w:rsidRDefault="003C6BC8" w:rsidP="003C6BC8">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E02E90">
              <w:rPr>
                <w:rFonts w:ascii="Times New Roman" w:eastAsia="Times New Roman" w:hAnsi="Times New Roman" w:cs="Times New Roman"/>
                <w:color w:val="000000"/>
                <w:sz w:val="18"/>
                <w:szCs w:val="18"/>
                <w:lang w:val="en-US" w:eastAsia="de-DE"/>
              </w:rPr>
              <w:instrText xml:space="preserve"> ADDIN ZOTERO_ITEM CSL_CITATION {"citationID":"OOZEZxCe","properties":{"formattedCitation":"(Zdzitowiecki, 1979, 1991; Zdzitowiecki, Pisano &amp; Vacchi, 1993; Zdzitowiecki, 1997; Palm, Klimpel &amp; Walter, 2007)","plainCitation":"(Zdzitowiecki, 1979, 1991; Zdzitowiecki, Pisano &amp; Vacchi, 1993; Zdzitowiecki, 1997; Palm, Klimpel &amp; Walter, 2007)"},"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82,"uris":["http://zotero.org/users/2331823/items/9QJUFEX6"],"uri":["http://zotero.org/users/2331823/items/9QJUFEX6"],"itemData":{"id":82,"type":"book","title":"Antarctic Digenea, parasites of fishes","publisher":"Koeltz Scientific Books","publisher-place":"Koenigstein","source":"Open WorldCat","event-place":"Koenigstein","ISBN":"3-87429-387-4","language":"English","author":[{"family":"Zdzitowiecki","given":"Krzysztof"}],"issued":{"date-parts":[["1997"]]}}},{"id":1725,"uris":["http://zotero.org/users/2331823/items/VT29PBZ3"],"uri":["http://zotero.org/users/2331823/items/VT29PBZ3"],"itemData":{"id":1725,"type":"article-journal","title":"Antarctic representatives of the genus Neolebouria Gibson, 1976 [Digenea, Opecoelidae] with description of one new species","container-title":"Acta Parasitologica","page":"11-14","volume":"38","issue":"1","source":"Google Scholar","author":[{"family":"Zdzitowiecki","given":"K."},{"family":"Pisano","given":"E."},{"family":"Vacchi","given":"M."}],"issued":{"date-parts":[["1993"]]}}},{"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E02E90" w:rsidRPr="00CE7928">
              <w:rPr>
                <w:rFonts w:ascii="Times New Roman" w:hAnsi="Times New Roman" w:cs="Times New Roman"/>
                <w:sz w:val="18"/>
                <w:lang w:val="en-US"/>
              </w:rPr>
              <w:t>(Zdzitowiecki, 1979, 1991; Zdzitowiecki, Pisano &amp; Vacchi, 1993; Zdzitowiecki, 1997; Palm, Klimpel &amp; Walter, 2007)</w:t>
            </w:r>
            <w:r>
              <w:rPr>
                <w:rFonts w:ascii="Times New Roman" w:eastAsia="Times New Roman" w:hAnsi="Times New Roman" w:cs="Times New Roman"/>
                <w:color w:val="000000"/>
                <w:sz w:val="18"/>
                <w:szCs w:val="18"/>
                <w:lang w:val="en-US" w:eastAsia="de-DE"/>
              </w:rPr>
              <w:fldChar w:fldCharType="end"/>
            </w:r>
          </w:p>
        </w:tc>
      </w:tr>
      <w:tr w:rsidR="00952447" w:rsidRPr="0015211E" w:rsidTr="00A07221">
        <w:trPr>
          <w:trHeight w:val="296"/>
        </w:trPr>
        <w:tc>
          <w:tcPr>
            <w:tcW w:w="22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etraphyllidea</w:t>
            </w:r>
            <w:r w:rsidR="009F2BA3">
              <w:rPr>
                <w:rFonts w:ascii="Times New Roman" w:eastAsia="Times New Roman" w:hAnsi="Times New Roman" w:cs="Times New Roman"/>
                <w:color w:val="000000"/>
                <w:sz w:val="18"/>
                <w:szCs w:val="18"/>
                <w:lang w:val="en-US" w:eastAsia="de-DE"/>
              </w:rPr>
              <w:t xml:space="preserve"> indet.</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Orkney Islands</w:t>
            </w:r>
          </w:p>
        </w:tc>
        <w:tc>
          <w:tcPr>
            <w:tcW w:w="3974" w:type="dxa"/>
            <w:shd w:val="clear" w:color="auto" w:fill="auto"/>
            <w:noWrap/>
            <w:hideMark/>
          </w:tcPr>
          <w:p w:rsidR="00952447" w:rsidRPr="006C69A8" w:rsidRDefault="003C6BC8" w:rsidP="009577A2">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v8sH6mAj","properties":{"formattedCitation":"(Zdzitowiecki, White &amp; Rocka, 1997)","plainCitation":"(Zdzitowiecki, White &amp; Rocka, 1997)"},"citationItems":[{"id":1668,"uris":["http://zotero.org/users/2331823/items/UEVQ2BZH"],"uri":["http://zotero.org/users/2331823/items/UEVQ2BZH"],"itemData":{"id":1668,"type":"article-journal","title":"Digenean, monogenean and cestode infection of inshore fish at the South Orkney Islands","container-title":"Acta Parasitologica","page":"18–22","volume":"42","source":"Google Scholar","author":[{"family":"Zdzitowiecki","given":"K."},{"family":"White","given":"M. G."},{"family":"Rocka","given":"A."}],"issued":{"date-parts":[["199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E7928">
              <w:rPr>
                <w:rFonts w:ascii="Times New Roman" w:hAnsi="Times New Roman" w:cs="Times New Roman"/>
                <w:sz w:val="18"/>
                <w:lang w:val="en-US"/>
              </w:rPr>
              <w:t>(Zdzitowiecki, White &amp; Rocka, 1997)</w:t>
            </w:r>
            <w:r>
              <w:rPr>
                <w:rFonts w:ascii="Times New Roman" w:eastAsia="Times New Roman" w:hAnsi="Times New Roman" w:cs="Times New Roman"/>
                <w:color w:val="000000"/>
                <w:sz w:val="18"/>
                <w:szCs w:val="18"/>
                <w:lang w:val="en-US" w:eastAsia="de-DE"/>
              </w:rPr>
              <w:fldChar w:fldCharType="end"/>
            </w:r>
          </w:p>
        </w:tc>
      </w:tr>
      <w:tr w:rsidR="00952447" w:rsidRPr="006C69A8" w:rsidTr="00A07221">
        <w:trPr>
          <w:trHeight w:val="296"/>
        </w:trPr>
        <w:tc>
          <w:tcPr>
            <w:tcW w:w="2263" w:type="dxa"/>
            <w:shd w:val="clear" w:color="auto" w:fill="auto"/>
            <w:noWrap/>
            <w:hideMark/>
          </w:tcPr>
          <w:p w:rsidR="00952447" w:rsidRPr="009577A2" w:rsidRDefault="00952447" w:rsidP="00F850BF">
            <w:pPr>
              <w:spacing w:after="0" w:line="240" w:lineRule="auto"/>
              <w:rPr>
                <w:rFonts w:ascii="Times New Roman" w:eastAsia="Times New Roman" w:hAnsi="Times New Roman" w:cs="Times New Roman"/>
                <w:i/>
                <w:iCs/>
                <w:color w:val="000000"/>
                <w:sz w:val="18"/>
                <w:szCs w:val="18"/>
                <w:lang w:eastAsia="de-DE"/>
              </w:rPr>
            </w:pPr>
            <w:r w:rsidRPr="009577A2">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952447" w:rsidRPr="009577A2" w:rsidRDefault="0095244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952447" w:rsidRPr="009577A2" w:rsidRDefault="00952447" w:rsidP="00F850BF">
            <w:pPr>
              <w:spacing w:after="0" w:line="240" w:lineRule="auto"/>
              <w:rPr>
                <w:rFonts w:ascii="Times New Roman" w:eastAsia="Times New Roman" w:hAnsi="Times New Roman" w:cs="Times New Roman"/>
                <w:color w:val="000000"/>
                <w:sz w:val="18"/>
                <w:szCs w:val="18"/>
                <w:lang w:eastAsia="de-DE"/>
              </w:rPr>
            </w:pPr>
          </w:p>
        </w:tc>
        <w:tc>
          <w:tcPr>
            <w:tcW w:w="308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Diphyllobothrium </w:t>
            </w:r>
            <w:r w:rsidRPr="00F92C37">
              <w:rPr>
                <w:rFonts w:ascii="Times New Roman" w:eastAsia="Times New Roman" w:hAnsi="Times New Roman" w:cs="Times New Roman"/>
                <w:iCs/>
                <w:color w:val="000000"/>
                <w:sz w:val="18"/>
                <w:szCs w:val="18"/>
                <w:lang w:val="en-US" w:eastAsia="de-DE"/>
              </w:rPr>
              <w:t>sp.</w:t>
            </w:r>
            <w:r w:rsidRPr="006C69A8">
              <w:rPr>
                <w:rFonts w:ascii="Times New Roman" w:eastAsia="Times New Roman" w:hAnsi="Times New Roman" w:cs="Times New Roman"/>
                <w:i/>
                <w:iCs/>
                <w:color w:val="000000"/>
                <w:sz w:val="18"/>
                <w:szCs w:val="18"/>
                <w:lang w:val="en-US" w:eastAsia="de-DE"/>
              </w:rPr>
              <w:t xml:space="preserve"> </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w:t>
            </w:r>
          </w:p>
        </w:tc>
        <w:tc>
          <w:tcPr>
            <w:tcW w:w="3974" w:type="dxa"/>
            <w:shd w:val="clear" w:color="auto" w:fill="auto"/>
            <w:noWrap/>
            <w:hideMark/>
          </w:tcPr>
          <w:p w:rsidR="00952447" w:rsidRPr="006C69A8" w:rsidRDefault="009577A2" w:rsidP="009577A2">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567ojm2g","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BF480F" w:rsidRPr="00BF480F">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952447" w:rsidRPr="006C69A8" w:rsidTr="00A07221">
        <w:trPr>
          <w:trHeight w:val="296"/>
        </w:trPr>
        <w:tc>
          <w:tcPr>
            <w:tcW w:w="22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A</w:t>
            </w:r>
          </w:p>
        </w:tc>
        <w:tc>
          <w:tcPr>
            <w:tcW w:w="308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i/>
                <w:iCs/>
                <w:color w:val="000000"/>
                <w:sz w:val="18"/>
                <w:szCs w:val="18"/>
                <w:lang w:val="en-US" w:eastAsia="de-DE"/>
              </w:rPr>
              <w:t>Ech</w:t>
            </w:r>
            <w:r w:rsidRPr="006C69A8">
              <w:rPr>
                <w:rFonts w:ascii="Times New Roman" w:eastAsia="Times New Roman" w:hAnsi="Times New Roman" w:cs="Times New Roman"/>
                <w:i/>
                <w:iCs/>
                <w:color w:val="000000"/>
                <w:sz w:val="18"/>
                <w:szCs w:val="18"/>
                <w:lang w:val="en-US" w:eastAsia="de-DE"/>
              </w:rPr>
              <w:t>i</w:t>
            </w:r>
            <w:r>
              <w:rPr>
                <w:rFonts w:ascii="Times New Roman" w:eastAsia="Times New Roman" w:hAnsi="Times New Roman" w:cs="Times New Roman"/>
                <w:i/>
                <w:iCs/>
                <w:color w:val="000000"/>
                <w:sz w:val="18"/>
                <w:szCs w:val="18"/>
                <w:lang w:val="en-US" w:eastAsia="de-DE"/>
              </w:rPr>
              <w:t>n</w:t>
            </w:r>
            <w:r w:rsidRPr="006C69A8">
              <w:rPr>
                <w:rFonts w:ascii="Times New Roman" w:eastAsia="Times New Roman" w:hAnsi="Times New Roman" w:cs="Times New Roman"/>
                <w:i/>
                <w:iCs/>
                <w:color w:val="000000"/>
                <w:sz w:val="18"/>
                <w:szCs w:val="18"/>
                <w:lang w:val="en-US" w:eastAsia="de-DE"/>
              </w:rPr>
              <w:t>orhynchus petro</w:t>
            </w:r>
            <w:r>
              <w:rPr>
                <w:rFonts w:ascii="Times New Roman" w:eastAsia="Times New Roman" w:hAnsi="Times New Roman" w:cs="Times New Roman"/>
                <w:i/>
                <w:iCs/>
                <w:color w:val="000000"/>
                <w:sz w:val="18"/>
                <w:szCs w:val="18"/>
                <w:lang w:val="en-US" w:eastAsia="de-DE"/>
              </w:rPr>
              <w:t>t</w:t>
            </w:r>
            <w:r w:rsidRPr="006C69A8">
              <w:rPr>
                <w:rFonts w:ascii="Times New Roman" w:eastAsia="Times New Roman" w:hAnsi="Times New Roman" w:cs="Times New Roman"/>
                <w:i/>
                <w:iCs/>
                <w:color w:val="000000"/>
                <w:sz w:val="18"/>
                <w:szCs w:val="18"/>
                <w:lang w:val="en-US" w:eastAsia="de-DE"/>
              </w:rPr>
              <w:t>schenkoi</w:t>
            </w:r>
          </w:p>
        </w:tc>
        <w:tc>
          <w:tcPr>
            <w:tcW w:w="3863" w:type="dxa"/>
            <w:shd w:val="clear" w:color="auto" w:fill="auto"/>
            <w:noWrap/>
            <w:hideMark/>
          </w:tcPr>
          <w:p w:rsidR="00952447" w:rsidRPr="006C69A8" w:rsidRDefault="0095244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w:t>
            </w:r>
          </w:p>
        </w:tc>
        <w:tc>
          <w:tcPr>
            <w:tcW w:w="3974" w:type="dxa"/>
            <w:shd w:val="clear" w:color="auto" w:fill="auto"/>
            <w:noWrap/>
            <w:hideMark/>
          </w:tcPr>
          <w:p w:rsidR="00952447" w:rsidRPr="006C69A8" w:rsidRDefault="00BF480F" w:rsidP="00BF480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66dab7jnm","properties":{"formattedCitation":"(Laskowski &amp; Zdzitowiecki, 2010)","plainCitation":"(Laskowski &amp; Zdzitowiecki, 2010)"},"citationItems":[{"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F480F">
              <w:rPr>
                <w:rFonts w:ascii="Times New Roman" w:hAnsi="Times New Roman" w:cs="Times New Roman"/>
                <w:sz w:val="18"/>
              </w:rPr>
              <w:t>(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BF480F"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spersentis megarhynchus</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r>
              <w:rPr>
                <w:rFonts w:ascii="Times New Roman" w:eastAsia="Times New Roman" w:hAnsi="Times New Roman" w:cs="Times New Roman"/>
                <w:color w:val="000000"/>
                <w:sz w:val="18"/>
                <w:szCs w:val="18"/>
                <w:lang w:val="en-US" w:eastAsia="de-DE"/>
              </w:rPr>
              <w:t>,</w:t>
            </w:r>
            <w:r w:rsidRPr="006C69A8">
              <w:rPr>
                <w:rFonts w:ascii="Times New Roman" w:eastAsia="Times New Roman" w:hAnsi="Times New Roman" w:cs="Times New Roman"/>
                <w:color w:val="000000"/>
                <w:sz w:val="18"/>
                <w:szCs w:val="18"/>
                <w:lang w:val="en-US" w:eastAsia="de-DE"/>
              </w:rPr>
              <w:t xml:space="preserve"> Admiralty Bay</w:t>
            </w:r>
          </w:p>
        </w:tc>
        <w:tc>
          <w:tcPr>
            <w:tcW w:w="3974" w:type="dxa"/>
            <w:shd w:val="clear" w:color="auto" w:fill="auto"/>
            <w:noWrap/>
            <w:hideMark/>
          </w:tcPr>
          <w:p w:rsidR="007B14EC" w:rsidRPr="006C69A8" w:rsidRDefault="00BF480F" w:rsidP="00BF480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2ithn05g71","properties":{"formattedCitation":"(Zdzitowiecki &amp; Rokosz, 1986; Laskowski &amp; Zdzitowiecki, 2010)","plainCitation":"(Zdzitowiecki &amp; Rokosz, 1986; Laskowski &amp; Zdzitowiecki, 2010)"},"citationItems":[{"id":1065,"uris":["http://zotero.org/users/2331823/items/DTBSPHTS"],"uri":["http://zotero.org/users/2331823/items/DTBSPHTS"],"itemData":{"id":1065,"type":"article-journal","title":"Prevalence of acanthocephalans in fishes of South Shetlands (Antarctic). II. Aspersentis austrinus Van Cleave, 1929 and remarks on the validity of Heteracanthocephalus hureaui Dollfus, 1965","container-title":"Acta Parasitologica Polonica","page":"161-171","volume":"30","source":"Google Scholar","author":[{"family":"Zdzitowiecki","given":"K."},{"family":"Rokosz","given":"B."}],"issued":{"date-parts":[["1986"]]}}},{"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F480F">
              <w:rPr>
                <w:rFonts w:ascii="Times New Roman" w:hAnsi="Times New Roman" w:cs="Times New Roman"/>
                <w:sz w:val="18"/>
                <w:lang w:val="en-US"/>
              </w:rPr>
              <w:t>(Zdzitowiecki &amp; Rokosz, 1986; 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BF480F"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w:t>
            </w:r>
            <w:r>
              <w:rPr>
                <w:rFonts w:ascii="Times New Roman" w:eastAsia="Times New Roman" w:hAnsi="Times New Roman" w:cs="Times New Roman"/>
                <w:i/>
                <w:iCs/>
                <w:color w:val="000000"/>
                <w:sz w:val="18"/>
                <w:szCs w:val="18"/>
                <w:lang w:val="en-US" w:eastAsia="de-DE"/>
              </w:rPr>
              <w:t>n</w:t>
            </w:r>
            <w:r w:rsidRPr="006C69A8">
              <w:rPr>
                <w:rFonts w:ascii="Times New Roman" w:eastAsia="Times New Roman" w:hAnsi="Times New Roman" w:cs="Times New Roman"/>
                <w:i/>
                <w:iCs/>
                <w:color w:val="000000"/>
                <w:sz w:val="18"/>
                <w:szCs w:val="18"/>
                <w:lang w:val="en-US" w:eastAsia="de-DE"/>
              </w:rPr>
              <w:t>dracantha baylisi</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South Orkneys</w:t>
            </w:r>
          </w:p>
        </w:tc>
        <w:tc>
          <w:tcPr>
            <w:tcW w:w="3974" w:type="dxa"/>
            <w:shd w:val="clear" w:color="auto" w:fill="auto"/>
            <w:noWrap/>
            <w:hideMark/>
          </w:tcPr>
          <w:p w:rsidR="007B14EC" w:rsidRPr="006C69A8" w:rsidRDefault="00BF480F" w:rsidP="00BF480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itqok11q2","properties":{"formattedCitation":"(Zdzitowiecki, 1990; Laskowski &amp; Zdzitowiecki, 2010)","plainCitation":"(Zdzitowiecki, 1990; Laskowski &amp; Zdzitowiecki, 201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F480F">
              <w:rPr>
                <w:rFonts w:ascii="Times New Roman" w:hAnsi="Times New Roman" w:cs="Times New Roman"/>
                <w:sz w:val="18"/>
                <w:lang w:val="en-US"/>
              </w:rPr>
              <w:t>(Zdzitowiecki, 1990; 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211386"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bullosum</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w:t>
            </w:r>
          </w:p>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dmiralty Bay, South Orkneys</w:t>
            </w:r>
          </w:p>
        </w:tc>
        <w:tc>
          <w:tcPr>
            <w:tcW w:w="3974" w:type="dxa"/>
            <w:shd w:val="clear" w:color="auto" w:fill="auto"/>
            <w:noWrap/>
            <w:hideMark/>
          </w:tcPr>
          <w:p w:rsidR="007B14EC" w:rsidRPr="00211386" w:rsidRDefault="00BF480F" w:rsidP="00F850BF">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00211386" w:rsidRPr="00211386">
              <w:rPr>
                <w:rFonts w:ascii="Times New Roman" w:eastAsia="Times New Roman" w:hAnsi="Times New Roman" w:cs="Times New Roman"/>
                <w:color w:val="000000"/>
                <w:sz w:val="18"/>
                <w:szCs w:val="18"/>
                <w:lang w:eastAsia="de-DE"/>
              </w:rPr>
              <w:instrText xml:space="preserve"> ADDIN ZOTERO_ITEM CSL_CITATION {"citationID":"af5g255pr0","properties":{"formattedCitation":"(Zdzitowiecki, 1990; Palm, Klimpel &amp; Walter, 2007; Laskowski &amp; Zdzitowiecki, 2010)","plainCitation":"(Zdzitowiecki, 1990; Palm, Klimpel &amp; Walter, 2007; Laskowski &amp; Zdzitowiecki, 201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211386" w:rsidRPr="00211386">
              <w:rPr>
                <w:rFonts w:ascii="Times New Roman" w:hAnsi="Times New Roman" w:cs="Times New Roman"/>
                <w:sz w:val="18"/>
              </w:rPr>
              <w:t>(Zdzitowiecki, 1990; Palm, Klimpel &amp; Walter, 2007; 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211386" w:rsidTr="00A07221">
        <w:trPr>
          <w:trHeight w:val="296"/>
        </w:trPr>
        <w:tc>
          <w:tcPr>
            <w:tcW w:w="2263" w:type="dxa"/>
            <w:shd w:val="clear" w:color="auto" w:fill="auto"/>
            <w:noWrap/>
            <w:hideMark/>
          </w:tcPr>
          <w:p w:rsidR="007B14EC" w:rsidRPr="00211386" w:rsidRDefault="007B14EC" w:rsidP="00F850BF">
            <w:pPr>
              <w:spacing w:after="0" w:line="240" w:lineRule="auto"/>
              <w:rPr>
                <w:rFonts w:ascii="Times New Roman" w:eastAsia="Times New Roman" w:hAnsi="Times New Roman" w:cs="Times New Roman"/>
                <w:i/>
                <w:iCs/>
                <w:color w:val="000000"/>
                <w:sz w:val="18"/>
                <w:szCs w:val="18"/>
                <w:lang w:eastAsia="de-DE"/>
              </w:rPr>
            </w:pPr>
            <w:r w:rsidRPr="00211386">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7B14EC" w:rsidRPr="00211386" w:rsidRDefault="007B14EC"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7B14EC" w:rsidRPr="00211386" w:rsidRDefault="007B14EC"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hamanni</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w:t>
            </w:r>
          </w:p>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dmiralty Bay, South Orkneys</w:t>
            </w:r>
          </w:p>
        </w:tc>
        <w:tc>
          <w:tcPr>
            <w:tcW w:w="3974" w:type="dxa"/>
            <w:shd w:val="clear" w:color="auto" w:fill="auto"/>
            <w:noWrap/>
            <w:hideMark/>
          </w:tcPr>
          <w:p w:rsidR="007B14EC" w:rsidRPr="006C69A8" w:rsidRDefault="00211386" w:rsidP="00211386">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n2rlc7vtg","properties":{"formattedCitation":"(Zdzitowiecki, 1990; Laskowski &amp; Zdzitowiecki, 2010)","plainCitation":"(Zdzitowiecki, 1990; Laskowski &amp; Zdzitowiecki, 201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11386">
              <w:rPr>
                <w:rFonts w:ascii="Times New Roman" w:hAnsi="Times New Roman" w:cs="Times New Roman"/>
                <w:sz w:val="18"/>
                <w:lang w:val="en-US"/>
              </w:rPr>
              <w:t>(Zdzitowiecki, 1990; 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B61EBD"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pseudohamanni</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Admiralty Bay, </w:t>
            </w:r>
          </w:p>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Orkneys</w:t>
            </w:r>
          </w:p>
        </w:tc>
        <w:tc>
          <w:tcPr>
            <w:tcW w:w="3974" w:type="dxa"/>
            <w:shd w:val="clear" w:color="auto" w:fill="auto"/>
            <w:noWrap/>
            <w:hideMark/>
          </w:tcPr>
          <w:p w:rsidR="007B14EC" w:rsidRPr="006C69A8" w:rsidRDefault="00B61EBD" w:rsidP="00B61EB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98677htc7","properties":{"formattedCitation":"(Laskowski &amp; Zdzitowiecki, 2010)","plainCitation":"(Laskowski &amp; Zdzitowiecki, 2010)"},"citationItems":[{"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1EBD">
              <w:rPr>
                <w:rFonts w:ascii="Times New Roman" w:hAnsi="Times New Roman" w:cs="Times New Roman"/>
                <w:sz w:val="18"/>
              </w:rPr>
              <w:t>(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116133"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shackletoni</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w:t>
            </w:r>
          </w:p>
          <w:p w:rsidR="007B14EC" w:rsidRPr="006C69A8" w:rsidRDefault="007B14EC" w:rsidP="006C69A8">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dmiralty Bay</w:t>
            </w:r>
          </w:p>
        </w:tc>
        <w:tc>
          <w:tcPr>
            <w:tcW w:w="3974" w:type="dxa"/>
            <w:shd w:val="clear" w:color="auto" w:fill="auto"/>
            <w:noWrap/>
            <w:hideMark/>
          </w:tcPr>
          <w:p w:rsidR="007B14EC" w:rsidRPr="006C69A8" w:rsidRDefault="00B61EBD" w:rsidP="00B61EB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nbovoh2aq","properties":{"formattedCitation":"(Zdzitowiecki, 1990; Laskowski &amp; Zdzitowiecki, 2010)","plainCitation":"(Zdzitowiecki, 1990; Laskowski &amp; Zdzitowiecki, 201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1EBD">
              <w:rPr>
                <w:rFonts w:ascii="Times New Roman" w:hAnsi="Times New Roman" w:cs="Times New Roman"/>
                <w:sz w:val="18"/>
                <w:lang w:val="en-US"/>
              </w:rPr>
              <w:t>(Zdzitowiecki, 1990; 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6C69A8"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Metacanthocephalus dalmori</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dmiralty Bay</w:t>
            </w:r>
          </w:p>
        </w:tc>
        <w:tc>
          <w:tcPr>
            <w:tcW w:w="3974" w:type="dxa"/>
            <w:shd w:val="clear" w:color="auto" w:fill="auto"/>
            <w:noWrap/>
            <w:hideMark/>
          </w:tcPr>
          <w:p w:rsidR="007B14EC" w:rsidRPr="006C69A8" w:rsidRDefault="00B61EBD" w:rsidP="00B61EB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3rolps0uu","properties":{"formattedCitation":"(Laskowski &amp; Zdzitowiecki, 2010)","plainCitation":"(Laskowski &amp; Zdzitowiecki, 2010)"},"citationItems":[{"id":1673,"uris":["http://zotero.org/users/2331823/items/N9ZSYM4E"],"uri":["http://zotero.org/users/2331823/items/N9ZSYM4E"],"itemData":{"id":1673,"type":"article-journal","title":"Contribution to the knowledge of the infection with Acanthocephala of a predatory Antarctic ice-fish Chaenocephalus aceratus","container-title":"Polish Polar Research","page":"303–308","volume":"31","issue":"4","source":"Google Scholar","author":[{"family":"Laskowski","given":"Zdzis\\law"},{"family":"Zdzitowiecki","given":"Krzysztof"}],"issued":{"date-parts":[["201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1EBD">
              <w:rPr>
                <w:rFonts w:ascii="Times New Roman" w:hAnsi="Times New Roman" w:cs="Times New Roman"/>
                <w:sz w:val="18"/>
              </w:rPr>
              <w:t>(Laskowski &amp; Zdzitowiecki, 2010)</w:t>
            </w:r>
            <w:r>
              <w:rPr>
                <w:rFonts w:ascii="Times New Roman" w:eastAsia="Times New Roman" w:hAnsi="Times New Roman" w:cs="Times New Roman"/>
                <w:color w:val="000000"/>
                <w:sz w:val="18"/>
                <w:szCs w:val="18"/>
                <w:lang w:val="en-US" w:eastAsia="de-DE"/>
              </w:rPr>
              <w:fldChar w:fldCharType="end"/>
            </w:r>
          </w:p>
        </w:tc>
      </w:tr>
      <w:tr w:rsidR="007B14EC" w:rsidRPr="006C69A8" w:rsidTr="00A07221">
        <w:trPr>
          <w:trHeight w:val="296"/>
        </w:trPr>
        <w:tc>
          <w:tcPr>
            <w:tcW w:w="22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Metacanthocephalus </w:t>
            </w:r>
            <w:r w:rsidRPr="00F92C37">
              <w:rPr>
                <w:rFonts w:ascii="Times New Roman" w:eastAsia="Times New Roman" w:hAnsi="Times New Roman" w:cs="Times New Roman"/>
                <w:iCs/>
                <w:color w:val="000000"/>
                <w:sz w:val="18"/>
                <w:szCs w:val="18"/>
                <w:lang w:val="en-US" w:eastAsia="de-DE"/>
              </w:rPr>
              <w:t>sp</w:t>
            </w:r>
            <w:r w:rsidRPr="006C69A8">
              <w:rPr>
                <w:rFonts w:ascii="Times New Roman" w:eastAsia="Times New Roman" w:hAnsi="Times New Roman" w:cs="Times New Roman"/>
                <w:i/>
                <w:iCs/>
                <w:color w:val="000000"/>
                <w:sz w:val="18"/>
                <w:szCs w:val="18"/>
                <w:lang w:val="en-US" w:eastAsia="de-DE"/>
              </w:rPr>
              <w:t>.</w:t>
            </w:r>
          </w:p>
        </w:tc>
        <w:tc>
          <w:tcPr>
            <w:tcW w:w="3863" w:type="dxa"/>
            <w:shd w:val="clear" w:color="auto" w:fill="auto"/>
            <w:noWrap/>
            <w:hideMark/>
          </w:tcPr>
          <w:p w:rsidR="007B14EC" w:rsidRPr="006C69A8" w:rsidRDefault="007B14EC"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7B14EC" w:rsidRPr="00B61EBD" w:rsidRDefault="00B61EBD" w:rsidP="00B61EBD">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B61EBD">
              <w:rPr>
                <w:rFonts w:ascii="Times New Roman" w:eastAsia="Times New Roman" w:hAnsi="Times New Roman" w:cs="Times New Roman"/>
                <w:color w:val="000000"/>
                <w:sz w:val="18"/>
                <w:szCs w:val="18"/>
                <w:lang w:eastAsia="de-DE"/>
              </w:rPr>
              <w:instrText xml:space="preserve"> ADDIN ZOTERO_ITEM CSL_CITATION {"citationID":"a1imp5qlidu","properties":{"formattedCitation":"(Palm, Klimpel &amp; Walter, 2007)","plainCitation":"(Palm, Klimpel &amp; Walter, 2007)"},"citationItems":[{"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1EBD">
              <w:rPr>
                <w:rFonts w:ascii="Times New Roman" w:hAnsi="Times New Roman" w:cs="Times New Roman"/>
                <w:sz w:val="18"/>
              </w:rPr>
              <w:t>(Palm, Klimpel &amp; Walter, 2007)</w:t>
            </w:r>
            <w:r>
              <w:rPr>
                <w:rFonts w:ascii="Times New Roman" w:eastAsia="Times New Roman" w:hAnsi="Times New Roman" w:cs="Times New Roman"/>
                <w:color w:val="000000"/>
                <w:sz w:val="18"/>
                <w:szCs w:val="18"/>
                <w:lang w:val="en-US" w:eastAsia="de-DE"/>
              </w:rPr>
              <w:fldChar w:fldCharType="end"/>
            </w:r>
          </w:p>
        </w:tc>
      </w:tr>
      <w:tr w:rsidR="00F92C37" w:rsidRPr="00B61EBD" w:rsidTr="00A07221">
        <w:trPr>
          <w:trHeight w:val="296"/>
        </w:trPr>
        <w:tc>
          <w:tcPr>
            <w:tcW w:w="2263" w:type="dxa"/>
            <w:shd w:val="clear" w:color="auto" w:fill="auto"/>
            <w:noWrap/>
            <w:hideMark/>
          </w:tcPr>
          <w:p w:rsidR="00F92C37" w:rsidRPr="00B61EBD" w:rsidRDefault="00F92C37" w:rsidP="00F850BF">
            <w:pPr>
              <w:spacing w:after="0" w:line="240" w:lineRule="auto"/>
              <w:rPr>
                <w:rFonts w:ascii="Times New Roman" w:eastAsia="Times New Roman" w:hAnsi="Times New Roman" w:cs="Times New Roman"/>
                <w:i/>
                <w:iCs/>
                <w:color w:val="000000"/>
                <w:sz w:val="18"/>
                <w:szCs w:val="18"/>
                <w:lang w:eastAsia="de-DE"/>
              </w:rPr>
            </w:pPr>
            <w:r w:rsidRPr="00B61EBD">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B61EBD"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Anisakis </w:t>
            </w:r>
            <w:r w:rsidRPr="006C69A8">
              <w:rPr>
                <w:rFonts w:ascii="Times New Roman" w:eastAsia="Times New Roman" w:hAnsi="Times New Roman" w:cs="Times New Roman"/>
                <w:color w:val="000000"/>
                <w:sz w:val="18"/>
                <w:szCs w:val="18"/>
                <w:lang w:val="en-US" w:eastAsia="de-DE"/>
              </w:rPr>
              <w:t>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B61EBD" w:rsidP="00B61EB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454rjmng8","properties":{"formattedCitation":"(Rokicki et al., 2009)","plainCitation":"(Rokicki et al., 2009)"},"citationItems":[{"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1EBD">
              <w:rPr>
                <w:rFonts w:ascii="Times New Roman" w:hAnsi="Times New Roman" w:cs="Times New Roman"/>
                <w:sz w:val="18"/>
                <w:lang w:val="en-US"/>
              </w:rPr>
              <w:t>(Rokicki et al., 2009)</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Contracaecum </w:t>
            </w:r>
            <w:r w:rsidRPr="00F92C37">
              <w:rPr>
                <w:rFonts w:ascii="Times New Roman" w:eastAsia="Times New Roman" w:hAnsi="Times New Roman" w:cs="Times New Roman"/>
                <w:iCs/>
                <w:color w:val="000000"/>
                <w:sz w:val="18"/>
                <w:szCs w:val="18"/>
                <w:lang w:val="en-US" w:eastAsia="de-DE"/>
              </w:rPr>
              <w:t>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s Island, South Georgia,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Orkney Islands, Elephant Island</w:t>
            </w:r>
          </w:p>
        </w:tc>
        <w:tc>
          <w:tcPr>
            <w:tcW w:w="3974" w:type="dxa"/>
            <w:shd w:val="clear" w:color="auto" w:fill="auto"/>
            <w:noWrap/>
            <w:hideMark/>
          </w:tcPr>
          <w:p w:rsidR="00F92C37" w:rsidRPr="0050213C" w:rsidRDefault="00B61EBD" w:rsidP="0050213C">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00B23107">
              <w:rPr>
                <w:rFonts w:ascii="Times New Roman" w:eastAsia="Times New Roman" w:hAnsi="Times New Roman" w:cs="Times New Roman"/>
                <w:color w:val="000000"/>
                <w:sz w:val="18"/>
                <w:szCs w:val="18"/>
                <w:lang w:eastAsia="de-DE"/>
              </w:rPr>
              <w:instrText xml:space="preserve"> ADDIN ZOTERO_ITEM CSL_CITATION {"citationID":"2EseaHsR","properties":{"formattedCitation":"(Siegel, 1980a; Rokicki et al., 2009)","plainCitation":"(Siegel, 1980a; Rokicki et al., 2009)"},"citationItems":[{"id":1459,"uris":["http://zotero.org/users/2331823/items/H3383ITF"],"uri":["http://zotero.org/users/2331823/items/H3383ITF"],"itemData":{"id":1459,"type":"article-journal","title":"Parasite tags for some Antarctic channichthyid fish.","container-title":"Archiv fur Fischereiwissenschaft","page":"97–103","volume":"31","issue":"2","source":"Google Scholar","author":[{"family":"Siegel","given":"V."}],"issued":{"date-parts":[["1980"]]}}},{"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B23107" w:rsidRPr="00B23107">
              <w:rPr>
                <w:rFonts w:ascii="Times New Roman" w:hAnsi="Times New Roman" w:cs="Times New Roman"/>
                <w:sz w:val="18"/>
              </w:rPr>
              <w:t>(Siegel, 1980a; Rokicki et al., 2009)</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50213C" w:rsidRDefault="00F92C37" w:rsidP="00F850BF">
            <w:pPr>
              <w:spacing w:after="0" w:line="240" w:lineRule="auto"/>
              <w:rPr>
                <w:rFonts w:ascii="Times New Roman" w:eastAsia="Times New Roman" w:hAnsi="Times New Roman" w:cs="Times New Roman"/>
                <w:i/>
                <w:iCs/>
                <w:color w:val="000000"/>
                <w:sz w:val="18"/>
                <w:szCs w:val="18"/>
                <w:lang w:eastAsia="de-DE"/>
              </w:rPr>
            </w:pPr>
            <w:r w:rsidRPr="0050213C">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50213C"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50213C"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Contracaecum osculatum </w:t>
            </w:r>
            <w:r w:rsidRPr="00F92C37">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F92C37">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w:t>
            </w:r>
          </w:p>
        </w:tc>
        <w:tc>
          <w:tcPr>
            <w:tcW w:w="3974" w:type="dxa"/>
            <w:shd w:val="clear" w:color="auto" w:fill="auto"/>
            <w:noWrap/>
            <w:hideMark/>
          </w:tcPr>
          <w:p w:rsidR="00F92C37" w:rsidRPr="00ED3054" w:rsidRDefault="00ED3054" w:rsidP="00ED3054">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ED3054">
              <w:rPr>
                <w:rFonts w:ascii="Times New Roman" w:eastAsia="Times New Roman" w:hAnsi="Times New Roman" w:cs="Times New Roman"/>
                <w:color w:val="000000"/>
                <w:sz w:val="18"/>
                <w:szCs w:val="18"/>
                <w:lang w:eastAsia="de-DE"/>
              </w:rPr>
              <w:instrText xml:space="preserve"> ADDIN ZOTERO_ITEM CSL_CITATION {"citationID":"a1ras95jnl7","properties":{"formattedCitation":"(Palm, Klimpel &amp; Walter, 2007)","plainCitation":"(Palm, Klimpel &amp; Walter, 2007)"},"citationItems":[{"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D3054">
              <w:rPr>
                <w:rFonts w:ascii="Times New Roman" w:hAnsi="Times New Roman" w:cs="Times New Roman"/>
                <w:sz w:val="18"/>
              </w:rPr>
              <w:t>(Palm, Klimpel &amp; Walter, 2007)</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i/>
                <w:iCs/>
                <w:color w:val="000000"/>
                <w:sz w:val="18"/>
                <w:szCs w:val="18"/>
                <w:lang w:eastAsia="de-DE"/>
              </w:rPr>
            </w:pPr>
            <w:r w:rsidRPr="00ED3054">
              <w:rPr>
                <w:rFonts w:ascii="Times New Roman" w:eastAsia="Times New Roman" w:hAnsi="Times New Roman" w:cs="Times New Roman"/>
                <w:i/>
                <w:iCs/>
                <w:color w:val="000000"/>
                <w:sz w:val="18"/>
                <w:szCs w:val="18"/>
                <w:lang w:eastAsia="de-DE"/>
              </w:rPr>
              <w:lastRenderedPageBreak/>
              <w:t> </w:t>
            </w:r>
          </w:p>
        </w:tc>
        <w:tc>
          <w:tcPr>
            <w:tcW w:w="993"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w:t>
            </w:r>
          </w:p>
        </w:tc>
        <w:tc>
          <w:tcPr>
            <w:tcW w:w="3974" w:type="dxa"/>
            <w:shd w:val="clear" w:color="auto" w:fill="auto"/>
            <w:noWrap/>
            <w:hideMark/>
          </w:tcPr>
          <w:p w:rsidR="00F92C37" w:rsidRPr="00ED3054" w:rsidRDefault="00ED3054" w:rsidP="00ED3054">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ED3054">
              <w:rPr>
                <w:rFonts w:ascii="Times New Roman" w:eastAsia="Times New Roman" w:hAnsi="Times New Roman" w:cs="Times New Roman"/>
                <w:color w:val="000000"/>
                <w:sz w:val="18"/>
                <w:szCs w:val="18"/>
                <w:lang w:eastAsia="de-DE"/>
              </w:rPr>
              <w:instrText xml:space="preserve"> ADDIN ZOTERO_ITEM CSL_CITATION {"citationID":"a3r4qtcbhq","properties":{"formattedCitation":"(Palm, Klimpel &amp; Walter, 2007)","plainCitation":"(Palm, Klimpel &amp; Walter, 2007)"},"citationItems":[{"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D3054">
              <w:rPr>
                <w:rFonts w:ascii="Times New Roman" w:hAnsi="Times New Roman" w:cs="Times New Roman"/>
                <w:sz w:val="18"/>
              </w:rPr>
              <w:t>(Palm, Klimpel &amp; Walter, 2007)</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i/>
                <w:iCs/>
                <w:color w:val="000000"/>
                <w:sz w:val="18"/>
                <w:szCs w:val="18"/>
                <w:lang w:eastAsia="de-DE"/>
              </w:rPr>
            </w:pPr>
            <w:r w:rsidRPr="00ED3054">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Pseudoterranova </w:t>
            </w:r>
            <w:r w:rsidRPr="00F92C37">
              <w:rPr>
                <w:rFonts w:ascii="Times New Roman" w:eastAsia="Times New Roman" w:hAnsi="Times New Roman" w:cs="Times New Roman"/>
                <w:iCs/>
                <w:color w:val="000000"/>
                <w:sz w:val="18"/>
                <w:szCs w:val="18"/>
                <w:lang w:val="en-US" w:eastAsia="de-DE"/>
              </w:rPr>
              <w:t>sp</w:t>
            </w:r>
            <w:r w:rsidRPr="006C69A8">
              <w:rPr>
                <w:rFonts w:ascii="Times New Roman" w:eastAsia="Times New Roman" w:hAnsi="Times New Roman" w:cs="Times New Roman"/>
                <w:i/>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ing George Island</w:t>
            </w:r>
          </w:p>
        </w:tc>
        <w:tc>
          <w:tcPr>
            <w:tcW w:w="3974" w:type="dxa"/>
            <w:shd w:val="clear" w:color="auto" w:fill="auto"/>
            <w:noWrap/>
            <w:hideMark/>
          </w:tcPr>
          <w:p w:rsidR="00F92C37" w:rsidRPr="00ED3054" w:rsidRDefault="00ED3054" w:rsidP="00ED3054">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ED3054">
              <w:rPr>
                <w:rFonts w:ascii="Times New Roman" w:eastAsia="Times New Roman" w:hAnsi="Times New Roman" w:cs="Times New Roman"/>
                <w:color w:val="000000"/>
                <w:sz w:val="18"/>
                <w:szCs w:val="18"/>
                <w:lang w:eastAsia="de-DE"/>
              </w:rPr>
              <w:instrText xml:space="preserve"> ADDIN ZOTERO_ITEM CSL_CITATION {"citationID":"a2167dcik0g","properties":{"formattedCitation":"(Dzido et al., 2009)","plainCitation":"(Dzido et al., 2009)"},"citationItems":[{"id":1676,"uris":["http://zotero.org/users/2331823/items/QD63XTMQ"],"uri":["http://zotero.org/users/2331823/items/QD63XTMQ"],"itemData":{"id":1676,"type":"article-journal","title":"Report on anisakid nematodes in polar regions – Preliminary results","container-title":"Polar Science","collection-title":"MERGE","page":"207-211","volume":"3","issue":"3","source":"ScienceDirect","abstract":"The aim of this study is to extend our knowledge of the distribution of anisakid nematode parasites in Arctic and Antarctic polar regions. We examined vertebrate (fish) taxa characteristic of the faunas in both polar regions for the presence of parasitic nematodes. The material was collected from Svalbard (Arctic) between July and August 2008 and from King George Island (South Shetland Islands, Antarctic Peninsula) between November 2007 and January 2008. In addition, faecal, bird, and invertebrate samples were collected and examined for the presence of anisakid nematodes or eggs. Anisakis simplex s.s. was found in the body cavity of Arctic cod, and Contracaecum sp. and Pseudoterranova sp. were found in Antarctic notothenioids. Eggs of Anisakis sp. and Contracaecum sp. were recovered from the faeces of Mirounga leonina. We present the first record of the occurrence of A. simplex C in the Antarctic fishes Notothenia coriiceps and Notothenia rossii.","DOI":"10.1016/j.polar.2009.08.003","ISSN":"1873-9652","journalAbbreviation":"Polar Science","author":[{"family":"Dzido","given":"Joanna"},{"family":"Kijewska","given":"Agnieszka"},{"family":"Rokicka","given":"Magdalena"},{"family":"Świątalska-Koseda","given":"Agnieszka"},{"family":"Rokicki","given":"Jerzy"}],"issued":{"date-parts":[["2009",11,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D3054">
              <w:rPr>
                <w:rFonts w:ascii="Times New Roman" w:hAnsi="Times New Roman" w:cs="Times New Roman"/>
                <w:sz w:val="18"/>
              </w:rPr>
              <w:t>(Dzido et al., 2009)</w:t>
            </w:r>
            <w:r>
              <w:rPr>
                <w:rFonts w:ascii="Times New Roman" w:eastAsia="Times New Roman" w:hAnsi="Times New Roman" w:cs="Times New Roman"/>
                <w:color w:val="000000"/>
                <w:sz w:val="18"/>
                <w:szCs w:val="18"/>
                <w:lang w:val="en-US" w:eastAsia="de-DE"/>
              </w:rPr>
              <w:fldChar w:fldCharType="end"/>
            </w:r>
          </w:p>
        </w:tc>
      </w:tr>
      <w:tr w:rsidR="00F92C37" w:rsidRPr="00ED3054" w:rsidTr="00A07221">
        <w:trPr>
          <w:trHeight w:val="296"/>
        </w:trPr>
        <w:tc>
          <w:tcPr>
            <w:tcW w:w="2263"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i/>
                <w:iCs/>
                <w:color w:val="000000"/>
                <w:sz w:val="18"/>
                <w:szCs w:val="18"/>
                <w:lang w:eastAsia="de-DE"/>
              </w:rPr>
            </w:pPr>
            <w:r w:rsidRPr="00ED3054">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ED3054" w:rsidRDefault="00F92C37" w:rsidP="00F850BF">
            <w:pPr>
              <w:spacing w:after="0" w:line="240" w:lineRule="auto"/>
              <w:rPr>
                <w:rFonts w:ascii="Times New Roman" w:eastAsia="Times New Roman" w:hAnsi="Times New Roman" w:cs="Times New Roman"/>
                <w:color w:val="000000"/>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Pseudoterranova decipiens </w:t>
            </w:r>
            <w:r w:rsidRPr="00F92C37">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F92C37">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Elephant Island,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ing George Island</w:t>
            </w:r>
          </w:p>
        </w:tc>
        <w:tc>
          <w:tcPr>
            <w:tcW w:w="3974" w:type="dxa"/>
            <w:shd w:val="clear" w:color="auto" w:fill="auto"/>
            <w:noWrap/>
            <w:hideMark/>
          </w:tcPr>
          <w:p w:rsidR="00F92C37" w:rsidRPr="006C69A8" w:rsidRDefault="00ED3054" w:rsidP="00ED305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1A4FD6">
              <w:rPr>
                <w:rFonts w:ascii="Times New Roman" w:eastAsia="Times New Roman" w:hAnsi="Times New Roman" w:cs="Times New Roman"/>
                <w:color w:val="000000"/>
                <w:sz w:val="18"/>
                <w:szCs w:val="18"/>
                <w:lang w:val="en-US" w:eastAsia="de-DE"/>
              </w:rPr>
              <w:instrText xml:space="preserve"> ADDIN ZOTERO_ITEM CSL_CITATION {"citationID":"lU8CMhxh","properties":{"formattedCitation":"(Parukhin &amp; Lyadov, 1981; Palm, 1999; Rokicki et al., 2009)","plainCitation":"(Parukhin &amp; Lyadov, 1981; Palm, 1999; Rokicki et al., 2009)"},"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id":144,"uris":["http://zotero.org/users/2331823/items/DRD9RJG9"],"uri":["http://zotero.org/users/2331823/items/DRD9RJG9"],"itemData":{"id":144,"type":"article-journal","title":"Ecology of Pseudoterranova decipiens (Krabbe, 1878)(Nematoda: Anisakidae) from Antarctic waters","container-title":"Parasitology Research","page":"638–646","volume":"85","issue":"8-9","source":"Google Scholar","shortTitle":"Ecology of Pseudoterranova decipiens (Krabbe, 1878)(Nematoda","author":[{"family":"Palm","given":"Harry W."}],"issued":{"date-parts":[["1999"]]}}},{"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1A4FD6" w:rsidRPr="001A4FD6">
              <w:rPr>
                <w:rFonts w:ascii="Times New Roman" w:hAnsi="Times New Roman" w:cs="Times New Roman"/>
                <w:sz w:val="18"/>
              </w:rPr>
              <w:t>(Parukhin &amp; Lyadov, 1981; Palm, 1999; Rokicki et al., 2009)</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Dichelyne</w:t>
            </w:r>
            <w:r w:rsidRPr="006C69A8">
              <w:rPr>
                <w:rFonts w:ascii="Times New Roman" w:eastAsia="Times New Roman" w:hAnsi="Times New Roman" w:cs="Times New Roman"/>
                <w:i/>
                <w:iCs/>
                <w:color w:val="000000"/>
                <w:sz w:val="18"/>
                <w:szCs w:val="18"/>
                <w:lang w:val="en-US" w:eastAsia="de-DE"/>
              </w:rPr>
              <w:t xml:space="preserve"> fraser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w:t>
            </w:r>
            <w:r w:rsidR="001A4FD6">
              <w:rPr>
                <w:rFonts w:ascii="Times New Roman" w:eastAsia="Times New Roman" w:hAnsi="Times New Roman" w:cs="Times New Roman"/>
                <w:color w:val="000000"/>
                <w:sz w:val="18"/>
                <w:szCs w:val="18"/>
                <w:lang w:val="en-US" w:eastAsia="de-DE"/>
              </w:rPr>
              <w:t>, South Georgia</w:t>
            </w:r>
          </w:p>
        </w:tc>
        <w:tc>
          <w:tcPr>
            <w:tcW w:w="3974" w:type="dxa"/>
            <w:shd w:val="clear" w:color="auto" w:fill="auto"/>
            <w:noWrap/>
            <w:hideMark/>
          </w:tcPr>
          <w:p w:rsidR="00F92C37" w:rsidRPr="006C69A8" w:rsidRDefault="00ED3054" w:rsidP="00ED305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671AD9">
              <w:rPr>
                <w:rFonts w:ascii="Times New Roman" w:eastAsia="Times New Roman" w:hAnsi="Times New Roman" w:cs="Times New Roman"/>
                <w:color w:val="000000"/>
                <w:sz w:val="18"/>
                <w:szCs w:val="18"/>
                <w:lang w:val="en-US" w:eastAsia="de-DE"/>
              </w:rPr>
              <w:instrText xml:space="preserve"> ADDIN ZOTERO_ITEM CSL_CITATION {"citationID":"p8AgBRW8","properties":{"formattedCitation":"(Parukhin &amp; Lyadov, 1981; Zdzitowiecki &amp; Cielecka, 1996)","plainCitation":"(Parukhin &amp; Lyadov, 1981; Zdzitowiecki &amp; Cielecka, 1996)"},"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id":1739,"uris":["http://zotero.org/users/2331823/items/89ZSBSE3"],"uri":["http://zotero.org/users/2331823/items/89ZSBSE3"],"itemData":{"id":1739,"type":"article-journal","title":"Morphology and occurrence of Dichelyne [Cucullanellus] fraseri [Baylis, 1929], a parasitic nematode of Antarctic and sub-Antarctic fishes","container-title":"Acta Parasitologica","volume":"41","issue":"1","source":"Google Scholar","author":[{"family":"Zdzitowiecki","given":"K."},{"family":"Cielecka","given":"D."}],"issued":{"date-parts":[["199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671AD9" w:rsidRPr="00671AD9">
              <w:rPr>
                <w:rFonts w:ascii="Times New Roman" w:hAnsi="Times New Roman" w:cs="Times New Roman"/>
                <w:sz w:val="18"/>
              </w:rPr>
              <w:t>(Parukhin &amp; Lyadov, 1981; Zdzitowiecki &amp; Cielecka, 1996)</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scarophis notothenia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Orkney Islands</w:t>
            </w:r>
          </w:p>
        </w:tc>
        <w:tc>
          <w:tcPr>
            <w:tcW w:w="3974" w:type="dxa"/>
            <w:shd w:val="clear" w:color="auto" w:fill="auto"/>
            <w:noWrap/>
            <w:hideMark/>
          </w:tcPr>
          <w:p w:rsidR="00F92C37" w:rsidRPr="004518A6" w:rsidRDefault="004518A6" w:rsidP="004518A6">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00CC08DA">
              <w:rPr>
                <w:rFonts w:ascii="Times New Roman" w:eastAsia="Times New Roman" w:hAnsi="Times New Roman" w:cs="Times New Roman"/>
                <w:color w:val="000000"/>
                <w:sz w:val="18"/>
                <w:szCs w:val="18"/>
                <w:lang w:eastAsia="de-DE"/>
              </w:rPr>
              <w:instrText xml:space="preserve"> ADDIN ZOTERO_ITEM CSL_CITATION {"citationID":"ae7n3pe3oo","properties":{"formattedCitation":"(Rocka, 1999a; Palm, Klimpel &amp; Walter, 2007)","plainCitation":"(Rocka, 1999a; Palm, Klimpel &amp; Walter, 2007)"},"citationItems":[{"id":145,"uris":["http://zotero.org/users/2331823/items/DRV963KE"],"uri":["http://zotero.org/users/2331823/items/DRV963KE"],"itemData":{"id":145,"type":"article-journal","title":"The tetraphyllidean cercoids from teleosts occurring in the Weddell Sea (Antarctic)","container-title":"Acta Parasitologica","page":"115–118","volume":"44","source":"Google Scholar","author":[{"family":"Rocka","given":"A."}],"issued":{"date-parts":[["1999"]]}}},{"id":260,"uris":["http://zotero.org/users/2331823/items/Q3N5SPTC"],"uri":["http://zotero.org/users/2331823/items/Q3N5SPTC"],"itemData":{"id":260,"type":"article-journal","title":"Demersal fish parasite fauna around the South Shetland Islands: high species richness and low host specificity in deep Antarctic waters","container-title":"Polar Biology","page":"1513–1522","volume":"30","issue":"12","source":"Google Scholar","shortTitle":"Demersal fish parasite fauna around the South Shetland Islands","author":[{"family":"Palm","given":"Harry W."},{"family":"Klimpel","given":"Sven"},{"family":"Walter","given":"Thorsten"}],"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CC08DA" w:rsidRPr="00CC08DA">
              <w:rPr>
                <w:rFonts w:ascii="Times New Roman" w:hAnsi="Times New Roman" w:cs="Times New Roman"/>
                <w:sz w:val="18"/>
              </w:rPr>
              <w:t>(Rocka, 1999a; Palm, Klimpel &amp; Walter, 2007)</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4518A6" w:rsidRDefault="00F92C37" w:rsidP="00F850BF">
            <w:pPr>
              <w:spacing w:after="0" w:line="240" w:lineRule="auto"/>
              <w:rPr>
                <w:rFonts w:ascii="Times New Roman" w:eastAsia="Times New Roman" w:hAnsi="Times New Roman" w:cs="Times New Roman"/>
                <w:i/>
                <w:iCs/>
                <w:color w:val="000000"/>
                <w:sz w:val="18"/>
                <w:szCs w:val="18"/>
                <w:lang w:eastAsia="de-DE"/>
              </w:rPr>
            </w:pPr>
            <w:r w:rsidRPr="004518A6">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4518A6"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H</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lyptonotobdella antarctica</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Orkney Islands, Scotia Sea,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McMurdo Sound, Ross Sea</w:t>
            </w:r>
          </w:p>
        </w:tc>
        <w:tc>
          <w:tcPr>
            <w:tcW w:w="3974" w:type="dxa"/>
            <w:shd w:val="clear" w:color="auto" w:fill="auto"/>
            <w:noWrap/>
            <w:hideMark/>
          </w:tcPr>
          <w:p w:rsidR="00F92C37" w:rsidRPr="006C69A8" w:rsidRDefault="004518A6" w:rsidP="004518A6">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o3alfp4pg","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518A6">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p>
        </w:tc>
      </w:tr>
      <w:tr w:rsidR="00F92C37" w:rsidRPr="006C69A8" w:rsidTr="00671AD9">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bacilliformis</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Orkney,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Islands</w:t>
            </w:r>
          </w:p>
        </w:tc>
        <w:tc>
          <w:tcPr>
            <w:tcW w:w="3974" w:type="dxa"/>
            <w:shd w:val="clear" w:color="auto" w:fill="auto"/>
            <w:noWrap/>
            <w:hideMark/>
          </w:tcPr>
          <w:p w:rsidR="00F92C37" w:rsidRPr="006C69A8" w:rsidRDefault="004518A6" w:rsidP="004518A6">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7tc75lbss","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518A6">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p>
        </w:tc>
      </w:tr>
      <w:tr w:rsidR="00F92C37" w:rsidRPr="006C69A8" w:rsidTr="00671AD9">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capiti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 Islands</w:t>
            </w:r>
          </w:p>
        </w:tc>
        <w:tc>
          <w:tcPr>
            <w:tcW w:w="3974" w:type="dxa"/>
            <w:shd w:val="clear" w:color="auto" w:fill="auto"/>
            <w:noWrap/>
            <w:hideMark/>
          </w:tcPr>
          <w:p w:rsidR="00F92C37" w:rsidRPr="006C69A8" w:rsidRDefault="004518A6" w:rsidP="00B23107">
            <w:pPr>
              <w:spacing w:after="0" w:line="240" w:lineRule="auto"/>
              <w:rPr>
                <w:rFonts w:ascii="Times New Roman" w:eastAsia="Times New Roman" w:hAnsi="Times New Roman" w:cs="Times New Roman"/>
                <w:color w:val="000000"/>
                <w:sz w:val="18"/>
                <w:szCs w:val="18"/>
                <w:lang w:val="en-US" w:eastAsia="de-DE"/>
              </w:rPr>
            </w:pPr>
            <w:r w:rsidRPr="00B23107">
              <w:rPr>
                <w:rFonts w:ascii="Times New Roman" w:eastAsia="Times New Roman" w:hAnsi="Times New Roman" w:cs="Times New Roman"/>
                <w:color w:val="000000"/>
                <w:sz w:val="18"/>
                <w:szCs w:val="18"/>
                <w:highlight w:val="yellow"/>
                <w:lang w:val="en-US" w:eastAsia="de-DE"/>
              </w:rPr>
              <w:fldChar w:fldCharType="begin"/>
            </w:r>
            <w:r w:rsidR="00B23107" w:rsidRPr="00B23107">
              <w:rPr>
                <w:rFonts w:ascii="Times New Roman" w:eastAsia="Times New Roman" w:hAnsi="Times New Roman" w:cs="Times New Roman"/>
                <w:color w:val="000000"/>
                <w:sz w:val="18"/>
                <w:szCs w:val="18"/>
                <w:highlight w:val="yellow"/>
                <w:lang w:val="en-US" w:eastAsia="de-DE"/>
              </w:rPr>
              <w:instrText xml:space="preserve"> ADDIN ZOTERO_ITEM CSL_CITATION {"citationID":"a11mbt5bhh9","properties":{"formattedCitation":"(Siegel, 1980b)","plainCitation":"(Siegel, 1980b)"},"citationItems":[{"id":1679,"uris":["http://zotero.org/users/2331823/items/9XH4ZXIU"],"uri":["http://zotero.org/users/2331823/items/9XH4ZXIU"],"itemData":{"id":1679,"type":"article-journal","title":"Quantitative investigations on parasites of antarctic channichthyid and nototheniid fishes.","container-title":"Meeresforschung","page":"146-156","volume":"28","issue":"2/3","source":"www.cabdirect.org","abstract":"The most frequent parasite species found in nearly 6000 nototheniid and channichthyid fishes of 5 species caught in the Atlantic sector of the Antarctic Ocean from October 1977 to March 1978 included the leeches Trulliobdella capitis and Glyptonotobdella antarctica, Pseudobenedenia nototheniae, Contracaecum sp. larvae and Corynosoma sp. larvae. No digeneans or cestodes were found. P. nototheniae...","language":"English","author":[{"family":"Siegel","given":"V."}],"issued":{"date-parts":[["1980"]]}}}],"schema":"https://github.com/citation-style-language/schema/raw/master/csl-citation.json"} </w:instrText>
            </w:r>
            <w:r w:rsidRPr="00B23107">
              <w:rPr>
                <w:rFonts w:ascii="Times New Roman" w:eastAsia="Times New Roman" w:hAnsi="Times New Roman" w:cs="Times New Roman"/>
                <w:color w:val="000000"/>
                <w:sz w:val="18"/>
                <w:szCs w:val="18"/>
                <w:highlight w:val="yellow"/>
                <w:lang w:val="en-US" w:eastAsia="de-DE"/>
              </w:rPr>
              <w:fldChar w:fldCharType="separate"/>
            </w:r>
            <w:r w:rsidR="00B23107" w:rsidRPr="00A13FD3">
              <w:rPr>
                <w:rFonts w:ascii="Times New Roman" w:hAnsi="Times New Roman" w:cs="Times New Roman"/>
                <w:sz w:val="18"/>
              </w:rPr>
              <w:t>(Siegel, 1980b)</w:t>
            </w:r>
            <w:r w:rsidRPr="00B23107">
              <w:rPr>
                <w:rFonts w:ascii="Times New Roman" w:eastAsia="Times New Roman" w:hAnsi="Times New Roman" w:cs="Times New Roman"/>
                <w:color w:val="000000"/>
                <w:sz w:val="18"/>
                <w:szCs w:val="18"/>
                <w:highlight w:val="yellow"/>
                <w:lang w:val="en-US" w:eastAsia="de-DE"/>
              </w:rPr>
              <w:fldChar w:fldCharType="end"/>
            </w:r>
          </w:p>
        </w:tc>
      </w:tr>
      <w:tr w:rsidR="00671AD9" w:rsidRPr="00671AD9" w:rsidTr="00671AD9">
        <w:trPr>
          <w:trHeight w:val="296"/>
        </w:trPr>
        <w:tc>
          <w:tcPr>
            <w:tcW w:w="2263" w:type="dxa"/>
            <w:tcBorders>
              <w:bottom w:val="single" w:sz="4" w:space="0" w:color="auto"/>
            </w:tcBorders>
            <w:shd w:val="clear" w:color="auto" w:fill="auto"/>
            <w:noWrap/>
          </w:tcPr>
          <w:p w:rsidR="00671AD9" w:rsidRPr="006C69A8" w:rsidRDefault="00671AD9"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tcBorders>
              <w:bottom w:val="single" w:sz="4" w:space="0" w:color="auto"/>
            </w:tcBorders>
            <w:shd w:val="clear" w:color="auto" w:fill="auto"/>
            <w:noWrap/>
          </w:tcPr>
          <w:p w:rsidR="00671AD9" w:rsidRPr="006C69A8" w:rsidRDefault="00671AD9"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tcBorders>
              <w:bottom w:val="single" w:sz="4" w:space="0" w:color="auto"/>
            </w:tcBorders>
            <w:shd w:val="clear" w:color="auto" w:fill="auto"/>
            <w:noWrap/>
          </w:tcPr>
          <w:p w:rsidR="00671AD9" w:rsidRPr="006C69A8" w:rsidRDefault="00671AD9"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Cr</w:t>
            </w:r>
          </w:p>
        </w:tc>
        <w:tc>
          <w:tcPr>
            <w:tcW w:w="3083" w:type="dxa"/>
            <w:tcBorders>
              <w:bottom w:val="single" w:sz="4" w:space="0" w:color="auto"/>
            </w:tcBorders>
            <w:shd w:val="clear" w:color="auto" w:fill="auto"/>
            <w:noWrap/>
          </w:tcPr>
          <w:p w:rsidR="00671AD9" w:rsidRPr="006C69A8" w:rsidRDefault="00671AD9"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Eubrachiella antarctica</w:t>
            </w:r>
          </w:p>
        </w:tc>
        <w:tc>
          <w:tcPr>
            <w:tcW w:w="3863" w:type="dxa"/>
            <w:tcBorders>
              <w:bottom w:val="single" w:sz="4" w:space="0" w:color="auto"/>
            </w:tcBorders>
            <w:shd w:val="clear" w:color="auto" w:fill="auto"/>
            <w:noWrap/>
          </w:tcPr>
          <w:p w:rsidR="00671AD9" w:rsidRPr="006C69A8" w:rsidRDefault="00671AD9"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ntarctic Peninsula, South Orkney, South Shetland Islands, South Georgia</w:t>
            </w:r>
          </w:p>
        </w:tc>
        <w:tc>
          <w:tcPr>
            <w:tcW w:w="3974" w:type="dxa"/>
            <w:tcBorders>
              <w:bottom w:val="single" w:sz="4" w:space="0" w:color="auto"/>
            </w:tcBorders>
            <w:shd w:val="clear" w:color="auto" w:fill="auto"/>
            <w:noWrap/>
          </w:tcPr>
          <w:p w:rsidR="00671AD9" w:rsidRPr="00B23107" w:rsidRDefault="00671AD9" w:rsidP="00B23107">
            <w:pPr>
              <w:spacing w:after="0" w:line="240" w:lineRule="auto"/>
              <w:rPr>
                <w:rFonts w:ascii="Times New Roman" w:eastAsia="Times New Roman" w:hAnsi="Times New Roman" w:cs="Times New Roman"/>
                <w:color w:val="000000"/>
                <w:sz w:val="18"/>
                <w:szCs w:val="18"/>
                <w:highlight w:val="yellow"/>
                <w:lang w:val="en-US" w:eastAsia="de-DE"/>
              </w:rPr>
            </w:pPr>
            <w:r w:rsidRPr="00F10CD6">
              <w:rPr>
                <w:rFonts w:ascii="Times New Roman" w:eastAsia="Times New Roman" w:hAnsi="Times New Roman" w:cs="Times New Roman"/>
                <w:color w:val="000000"/>
                <w:sz w:val="18"/>
                <w:szCs w:val="18"/>
                <w:lang w:val="en-US" w:eastAsia="de-DE"/>
              </w:rPr>
              <w:fldChar w:fldCharType="begin"/>
            </w:r>
            <w:r w:rsidRPr="00F10CD6">
              <w:rPr>
                <w:rFonts w:ascii="Times New Roman" w:eastAsia="Times New Roman" w:hAnsi="Times New Roman" w:cs="Times New Roman"/>
                <w:color w:val="000000"/>
                <w:sz w:val="18"/>
                <w:szCs w:val="18"/>
                <w:lang w:val="en-US" w:eastAsia="de-DE"/>
              </w:rPr>
              <w:instrText xml:space="preserve"> ADDIN ZOTERO_ITEM CSL_CITATION {"citationID":"a1ftkj2i23f","properties":{"formattedCitation":"(Siegel, 1980a)","plainCitation":"(Siegel, 1980a)"},"citationItems":[{"id":1459,"uris":["http://zotero.org/users/2331823/items/H3383ITF"],"uri":["http://zotero.org/users/2331823/items/H3383ITF"],"itemData":{"id":1459,"type":"article-journal","title":"Parasite tags for some Antarctic channichthyid fish.","container-title":"Archiv fur Fischereiwissenschaft","page":"97–103","volume":"31","issue":"2","source":"Google Scholar","author":[{"family":"Siegel","given":"V."}],"issued":{"date-parts":[["1980"]]}}}],"schema":"https://github.com/citation-style-language/schema/raw/master/csl-citation.json"} </w:instrText>
            </w:r>
            <w:r w:rsidRPr="00F10CD6">
              <w:rPr>
                <w:rFonts w:ascii="Times New Roman" w:eastAsia="Times New Roman" w:hAnsi="Times New Roman" w:cs="Times New Roman"/>
                <w:color w:val="000000"/>
                <w:sz w:val="18"/>
                <w:szCs w:val="18"/>
                <w:lang w:val="en-US" w:eastAsia="de-DE"/>
              </w:rPr>
              <w:fldChar w:fldCharType="separate"/>
            </w:r>
            <w:r w:rsidRPr="00F10CD6">
              <w:rPr>
                <w:rFonts w:ascii="Times New Roman" w:hAnsi="Times New Roman" w:cs="Times New Roman"/>
                <w:sz w:val="18"/>
              </w:rPr>
              <w:t>(Siegel, 1980a)</w:t>
            </w:r>
            <w:r w:rsidRPr="00F10CD6">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haenodraco wilsoni</w:t>
            </w:r>
          </w:p>
        </w:tc>
        <w:tc>
          <w:tcPr>
            <w:tcW w:w="993" w:type="dxa"/>
            <w:shd w:val="clear" w:color="auto" w:fill="auto"/>
            <w:noWrap/>
            <w:hideMark/>
          </w:tcPr>
          <w:p w:rsidR="00F92C37" w:rsidRPr="00A13FD3" w:rsidRDefault="00A13FD3" w:rsidP="00F850BF">
            <w:pPr>
              <w:spacing w:after="0" w:line="240" w:lineRule="auto"/>
              <w:rPr>
                <w:rFonts w:ascii="Times New Roman" w:eastAsia="Times New Roman" w:hAnsi="Times New Roman" w:cs="Times New Roman"/>
                <w:iCs/>
                <w:color w:val="000000"/>
                <w:sz w:val="18"/>
                <w:szCs w:val="18"/>
                <w:lang w:val="en-US" w:eastAsia="de-DE"/>
              </w:rPr>
            </w:pPr>
            <w:r w:rsidRPr="00A13FD3">
              <w:rPr>
                <w:rFonts w:ascii="Times New Roman" w:eastAsia="Times New Roman" w:hAnsi="Times New Roman" w:cs="Times New Roman"/>
                <w:iCs/>
                <w:color w:val="000000"/>
                <w:sz w:val="18"/>
                <w:szCs w:val="18"/>
                <w:lang w:val="en-US" w:eastAsia="de-DE"/>
              </w:rPr>
              <w:t>200 - 800</w:t>
            </w: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bouria antarc</w:t>
            </w:r>
            <w:r>
              <w:rPr>
                <w:rFonts w:ascii="Times New Roman" w:eastAsia="Times New Roman" w:hAnsi="Times New Roman" w:cs="Times New Roman"/>
                <w:i/>
                <w:iCs/>
                <w:color w:val="000000"/>
                <w:sz w:val="18"/>
                <w:szCs w:val="18"/>
                <w:lang w:val="en-US" w:eastAsia="de-DE"/>
              </w:rPr>
              <w:t>t</w:t>
            </w:r>
            <w:r w:rsidRPr="006C69A8">
              <w:rPr>
                <w:rFonts w:ascii="Times New Roman" w:eastAsia="Times New Roman" w:hAnsi="Times New Roman" w:cs="Times New Roman"/>
                <w:i/>
                <w:iCs/>
                <w:color w:val="000000"/>
                <w:sz w:val="18"/>
                <w:szCs w:val="18"/>
                <w:lang w:val="en-US" w:eastAsia="de-DE"/>
              </w:rPr>
              <w:t>ica</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p>
        </w:tc>
      </w:tr>
      <w:tr w:rsidR="00F92C37" w:rsidRPr="00F833FD"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F92C37" w:rsidRPr="00F92C37" w:rsidRDefault="00F92C37" w:rsidP="00F850BF">
            <w:pPr>
              <w:spacing w:after="0" w:line="240" w:lineRule="auto"/>
              <w:rPr>
                <w:rFonts w:ascii="Times New Roman" w:eastAsia="Times New Roman" w:hAnsi="Times New Roman" w:cs="Times New Roman"/>
                <w:iCs/>
                <w:color w:val="000000"/>
                <w:sz w:val="18"/>
                <w:szCs w:val="18"/>
                <w:lang w:val="en-US" w:eastAsia="de-DE"/>
              </w:rPr>
            </w:pPr>
            <w:r w:rsidRPr="00F833FD">
              <w:rPr>
                <w:rFonts w:ascii="Times New Roman" w:eastAsia="Times New Roman" w:hAnsi="Times New Roman" w:cs="Times New Roman"/>
                <w:i/>
                <w:iCs/>
                <w:color w:val="000000"/>
                <w:sz w:val="18"/>
                <w:szCs w:val="18"/>
                <w:lang w:val="en-US" w:eastAsia="de-DE"/>
              </w:rPr>
              <w:t>Phyllobothrium</w:t>
            </w:r>
            <w:r w:rsidR="00F833FD">
              <w:rPr>
                <w:rFonts w:ascii="Times New Roman" w:eastAsia="Times New Roman" w:hAnsi="Times New Roman" w:cs="Times New Roman"/>
                <w:iCs/>
                <w:color w:val="000000"/>
                <w:sz w:val="18"/>
                <w:szCs w:val="18"/>
                <w:lang w:val="en-US" w:eastAsia="de-DE"/>
              </w:rPr>
              <w:t xml:space="preserve"> sp.</w:t>
            </w:r>
            <w:r w:rsidRPr="00F92C37">
              <w:rPr>
                <w:rFonts w:ascii="Times New Roman" w:eastAsia="Times New Roman" w:hAnsi="Times New Roman" w:cs="Times New Roman"/>
                <w:iCs/>
                <w:color w:val="000000"/>
                <w:sz w:val="18"/>
                <w:szCs w:val="18"/>
                <w:lang w:val="en-US" w:eastAsia="de-DE"/>
              </w:rPr>
              <w:t xml:space="preserve"> </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1sn0fj1k9n","properties":{"formattedCitation":"(Wojciechowska, 1993)","plainCitation":"(Wojciechowska, 1993)"},"citationItems":[{"id":1069,"uris":["http://zotero.org/users/2331823/items/6DWBN3WB"],"uri":["http://zotero.org/users/2331823/items/6DWBN3WB"],"itemData":{"id":1069,"type":"article-journal","title":"The tetraphyllidean and tetrabothriid cercoids from Antarctic bony fishes. II. Occurrence of cercoids in various fish species","container-title":"Acta Parasitologica","page":"113-118","volume":"38","issue":"3","source":"Google Scholar","author":[{"family":"Wojciechowska","given":"A."}],"issued":{"date-parts":[["199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rPr>
              <w:t>(Wojciechowska, 1993)</w:t>
            </w:r>
            <w:r>
              <w:rPr>
                <w:rFonts w:ascii="Times New Roman" w:eastAsia="Times New Roman" w:hAnsi="Times New Roman" w:cs="Times New Roman"/>
                <w:color w:val="000000"/>
                <w:sz w:val="18"/>
                <w:szCs w:val="18"/>
                <w:lang w:val="en-US" w:eastAsia="de-DE"/>
              </w:rPr>
              <w:fldChar w:fldCharType="end"/>
            </w:r>
          </w:p>
        </w:tc>
      </w:tr>
      <w:tr w:rsidR="00F92C37" w:rsidRPr="00F833FD"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F92C37" w:rsidRDefault="0015211E" w:rsidP="00F850BF">
            <w:pPr>
              <w:spacing w:after="0" w:line="240" w:lineRule="auto"/>
              <w:rPr>
                <w:rFonts w:ascii="Times New Roman" w:eastAsia="Times New Roman" w:hAnsi="Times New Roman" w:cs="Times New Roman"/>
                <w:iCs/>
                <w:color w:val="000000"/>
                <w:sz w:val="18"/>
                <w:szCs w:val="18"/>
                <w:lang w:val="en-US" w:eastAsia="de-DE"/>
              </w:rPr>
            </w:pPr>
            <w:r>
              <w:rPr>
                <w:rFonts w:ascii="Times New Roman" w:eastAsia="Times New Roman" w:hAnsi="Times New Roman" w:cs="Times New Roman"/>
                <w:color w:val="000000"/>
                <w:sz w:val="18"/>
                <w:szCs w:val="18"/>
                <w:lang w:eastAsia="de-DE"/>
              </w:rPr>
              <w:t>Diphyllobothriidea</w:t>
            </w:r>
            <w:r w:rsidR="009F2BA3">
              <w:rPr>
                <w:rFonts w:ascii="Times New Roman" w:eastAsia="Times New Roman" w:hAnsi="Times New Roman" w:cs="Times New Roman"/>
                <w:iCs/>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Contracaecum osculatum </w:t>
            </w:r>
            <w:r w:rsidRPr="00C10CD4">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C10CD4">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B23107"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Contracaecum </w:t>
            </w:r>
            <w:r w:rsidRPr="00C10CD4">
              <w:rPr>
                <w:rFonts w:ascii="Times New Roman" w:eastAsia="Times New Roman" w:hAnsi="Times New Roman" w:cs="Times New Roman"/>
                <w:iCs/>
                <w:color w:val="000000"/>
                <w:sz w:val="18"/>
                <w:szCs w:val="18"/>
                <w:lang w:val="en-US" w:eastAsia="de-DE"/>
              </w:rPr>
              <w:t>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Shishkov Island</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d0rva7sa","properties":{"formattedCitation":"(Rokicki et al., 2009)","plainCitation":"(Rokicki et al., 2009)"},"citationItems":[{"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lang w:val="en-US"/>
              </w:rPr>
              <w:t>(Rokicki et al., 2009)</w:t>
            </w:r>
            <w:r>
              <w:rPr>
                <w:rFonts w:ascii="Times New Roman" w:eastAsia="Times New Roman" w:hAnsi="Times New Roman" w:cs="Times New Roman"/>
                <w:color w:val="000000"/>
                <w:sz w:val="18"/>
                <w:szCs w:val="18"/>
                <w:lang w:val="en-US" w:eastAsia="de-DE"/>
              </w:rPr>
              <w:fldChar w:fldCharType="end"/>
            </w:r>
          </w:p>
        </w:tc>
      </w:tr>
      <w:tr w:rsidR="00F92C37" w:rsidRPr="00B23107"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Pseudoterranova decipiens </w:t>
            </w:r>
            <w:r w:rsidRPr="00C10CD4">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C10CD4">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Shishkov Island</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oekhop94n","properties":{"formattedCitation":"(Rokicki et al., 2009)","plainCitation":"(Rokicki et al., 2009)"},"citationItems":[{"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lang w:val="en-US"/>
              </w:rPr>
              <w:t>(Rokicki et al., 2009)</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H</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otobdella notothenia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ototheniobdella sawyeri</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Palmer Coast, South Shetland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Weddell Sea, Ross Sea</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7bbsihb3a","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r w:rsidR="0015211E">
              <w:rPr>
                <w:rFonts w:ascii="Times New Roman" w:eastAsia="Times New Roman" w:hAnsi="Times New Roman" w:cs="Times New Roman"/>
                <w:color w:val="000000"/>
                <w:sz w:val="18"/>
                <w:szCs w:val="18"/>
                <w:lang w:val="en-US" w:eastAsia="de-DE"/>
              </w:rPr>
              <w:t>, this study</w:t>
            </w:r>
          </w:p>
        </w:tc>
      </w:tr>
      <w:tr w:rsidR="00F92C37" w:rsidRPr="006C69A8" w:rsidTr="00A07221">
        <w:trPr>
          <w:trHeight w:val="296"/>
        </w:trPr>
        <w:tc>
          <w:tcPr>
            <w:tcW w:w="22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capitis</w:t>
            </w:r>
          </w:p>
        </w:tc>
        <w:tc>
          <w:tcPr>
            <w:tcW w:w="3863" w:type="dxa"/>
            <w:tcBorders>
              <w:bottom w:val="single" w:sz="4" w:space="0" w:color="auto"/>
            </w:tcBorders>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Orkney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Weddell Sea, Ross Sea</w:t>
            </w:r>
          </w:p>
        </w:tc>
        <w:tc>
          <w:tcPr>
            <w:tcW w:w="3974" w:type="dxa"/>
            <w:tcBorders>
              <w:bottom w:val="single" w:sz="4" w:space="0" w:color="auto"/>
            </w:tcBorders>
            <w:shd w:val="clear" w:color="auto" w:fill="auto"/>
            <w:noWrap/>
            <w:hideMark/>
          </w:tcPr>
          <w:p w:rsidR="00F92C37" w:rsidRPr="0015211E" w:rsidRDefault="00B23107" w:rsidP="00B23107">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00F10CD6" w:rsidRPr="0015211E">
              <w:rPr>
                <w:rFonts w:ascii="Times New Roman" w:eastAsia="Times New Roman" w:hAnsi="Times New Roman" w:cs="Times New Roman"/>
                <w:color w:val="000000"/>
                <w:sz w:val="18"/>
                <w:szCs w:val="18"/>
                <w:lang w:eastAsia="de-DE"/>
              </w:rPr>
              <w:instrText xml:space="preserve"> ADDIN ZOTERO_ITEM CSL_CITATION {"citationID":"f5oeskcf","properties":{"formattedCitation":"(Kock, Schneppenheim &amp; Siegel, 1984; Utevsky, 2005)","plainCitation":"(Kock, Schneppenheim &amp; Siegel, 1984; Utevsky, 2005)"},"citationItems":[{"id":1066,"uris":["http://zotero.org/users/2331823/items/7H4X7JA7"],"uri":["http://zotero.org/users/2331823/items/7H4X7JA7"],"itemData":{"id":1066,"type":"article-journal","title":"A contribution to the fish fauna of the Weddell Sea","container-title":"ARCHIV FUR FISCHEREIWISSENSCHAFT","page":"103–120","volume":"34","issue":"2-3","source":"Google Scholar","author":[{"family":"Kock","given":"K. H."},{"family":"Schneppenheim","given":"R."},{"family":"Siegel","given":"V."}],"issued":{"date-parts":[["1984"]]}}},{"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F10CD6" w:rsidRPr="00F10CD6">
              <w:rPr>
                <w:rFonts w:ascii="Times New Roman" w:hAnsi="Times New Roman" w:cs="Times New Roman"/>
                <w:sz w:val="18"/>
              </w:rPr>
              <w:t>(Kock, Schneppenheim &amp; Siegel, 1984; Utevsky, 2005)</w:t>
            </w:r>
            <w:r>
              <w:rPr>
                <w:rFonts w:ascii="Times New Roman" w:eastAsia="Times New Roman" w:hAnsi="Times New Roman" w:cs="Times New Roman"/>
                <w:color w:val="000000"/>
                <w:sz w:val="18"/>
                <w:szCs w:val="18"/>
                <w:lang w:val="en-US" w:eastAsia="de-DE"/>
              </w:rPr>
              <w:fldChar w:fldCharType="end"/>
            </w:r>
            <w:r w:rsidR="0015211E" w:rsidRPr="0015211E">
              <w:rPr>
                <w:rFonts w:ascii="Times New Roman" w:eastAsia="Times New Roman" w:hAnsi="Times New Roman" w:cs="Times New Roman"/>
                <w:color w:val="000000"/>
                <w:sz w:val="18"/>
                <w:szCs w:val="18"/>
                <w:lang w:eastAsia="de-DE"/>
              </w:rPr>
              <w:t>, this study</w:t>
            </w:r>
          </w:p>
        </w:tc>
      </w:tr>
      <w:tr w:rsidR="00F92C37" w:rsidRPr="00B23107" w:rsidTr="00A07221">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hampsocephalus esox</w:t>
            </w:r>
          </w:p>
        </w:tc>
        <w:tc>
          <w:tcPr>
            <w:tcW w:w="993" w:type="dxa"/>
            <w:tcBorders>
              <w:top w:val="single" w:sz="4" w:space="0" w:color="auto"/>
            </w:tcBorders>
            <w:shd w:val="clear" w:color="auto" w:fill="auto"/>
            <w:noWrap/>
            <w:hideMark/>
          </w:tcPr>
          <w:p w:rsidR="00F92C37" w:rsidRPr="00AC5D8D" w:rsidRDefault="00A13FD3"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50 - 250</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pidapedoides subantarcticus</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tcBorders>
              <w:top w:val="single" w:sz="4" w:space="0" w:color="auto"/>
            </w:tcBorders>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kignacvm7","properties":{"formattedCitation":"{\\rtf (Je\\uc0\\u380{}ewski, Zdzitowiecki &amp; Laskowski, 2014)}","plainCitation":"(Jeżewski, Zdzitowiecki &amp; Laskowski, 2014)"},"citationItems":[{"id":1554,"uris":["http://zotero.org/users/2331823/items/9KDF4VJC"],"uri":["http://zotero.org/users/2331823/items/9KDF4VJC"],"itemData":{"id":1554,"type":"article-journal","title":"Digenea in notothenioid fish in the Beagle Channel (Magellanic sub-region, sub-Antarctica)","container-title":"Acta Parasitologica","page":"42–49","volume":"59","issue":"1","source":"DeGruyter","abstract":"Fish of five species of Notothenioidei (104 specimens), Cottoperca trigloides, Patagonotothen brevicauda, P. longipes, P. tessellata and Champsocephalus esox, caught in the Beagle Channel (Magellanic sub-region, sub-Antarctica) were infected with Digenea of nine species (1130 specimens). Faunistic data on the occurrence of all nine parasites are provided. The most abundant digenean species was Macvicaria magellanica found in the intestine of three host species of the genus Patagonotothen. The second most abundant digenean species was Elytrophalloides oatesi found in the stomach of four host species, with exception of P. brevicauda. Three digenean species: Stenakron kerguelense, Whitegonimus ozoufae and Genolinea bowersi, were more abundant in fish caught at the harbor of Ushuaia (depth 7–9 m), remaining six species: M. magellanica, Neolepidapedoides subantarcticus, Postmonorchis variabilis, Derogenes varicus, E. oatesi and Lecithaster macrocotyle, in the eastern mouth of the Beagle Channel (depth 30 m).","DOI":"10.2478/s11686-014-0208-4","ISSN":"1896-1851","author":[{"family":"Jeżewski","given":"Witold"},{"family":"Zdzitowiecki","given":"Krzysztof"},{"family":"Laskowski","given":"Zdzisław"}],"issued":{"date-parts":[["2014"]]}}}],"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szCs w:val="24"/>
                <w:lang w:val="en-US"/>
              </w:rPr>
              <w:t>(Jeżewski, Zdzitowiecki &amp; Laskowski, 2014)</w:t>
            </w:r>
            <w:r>
              <w:rPr>
                <w:rFonts w:ascii="Times New Roman" w:eastAsia="Times New Roman" w:hAnsi="Times New Roman" w:cs="Times New Roman"/>
                <w:color w:val="000000"/>
                <w:sz w:val="18"/>
                <w:szCs w:val="18"/>
                <w:lang w:val="en-US" w:eastAsia="de-DE"/>
              </w:rPr>
              <w:fldChar w:fldCharType="end"/>
            </w:r>
          </w:p>
        </w:tc>
      </w:tr>
      <w:tr w:rsidR="00F92C37" w:rsidRPr="00B23107"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e</w:t>
            </w:r>
            <w:r w:rsidR="00C10CD4">
              <w:rPr>
                <w:rFonts w:ascii="Times New Roman" w:eastAsia="Times New Roman" w:hAnsi="Times New Roman" w:cs="Times New Roman"/>
                <w:i/>
                <w:iCs/>
                <w:color w:val="000000"/>
                <w:sz w:val="18"/>
                <w:szCs w:val="18"/>
                <w:lang w:val="en-US" w:eastAsia="de-DE"/>
              </w:rPr>
              <w:t>n</w:t>
            </w:r>
            <w:r w:rsidRPr="006C69A8">
              <w:rPr>
                <w:rFonts w:ascii="Times New Roman" w:eastAsia="Times New Roman" w:hAnsi="Times New Roman" w:cs="Times New Roman"/>
                <w:i/>
                <w:iCs/>
                <w:color w:val="000000"/>
                <w:sz w:val="18"/>
                <w:szCs w:val="18"/>
                <w:lang w:val="en-US" w:eastAsia="de-DE"/>
              </w:rPr>
              <w:t>olinea bower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jgk12ovet","properties":{"formattedCitation":"{\\rtf (Je\\uc0\\u380{}ewski, Zdzitowiecki &amp; Laskowski, 2014)}","plainCitation":"(Jeżewski, Zdzitowiecki &amp; Laskowski, 2014)"},"citationItems":[{"id":1554,"uris":["http://zotero.org/users/2331823/items/9KDF4VJC"],"uri":["http://zotero.org/users/2331823/items/9KDF4VJC"],"itemData":{"id":1554,"type":"article-journal","title":"Digenea in notothenioid fish in the Beagle Channel (Magellanic sub-region, sub-Antarctica)","container-title":"Acta Parasitologica","page":"42–49","volume":"59","issue":"1","source":"DeGruyter","abstract":"Fish of five species of Notothenioidei (104 specimens), Cottoperca trigloides, Patagonotothen brevicauda, P. longipes, P. tessellata and Champsocephalus esox, caught in the Beagle Channel (Magellanic sub-region, sub-Antarctica) were infected with Digenea of nine species (1130 specimens). Faunistic data on the occurrence of all nine parasites are provided. The most abundant digenean species was Macvicaria magellanica found in the intestine of three host species of the genus Patagonotothen. The second most abundant digenean species was Elytrophalloides oatesi found in the stomach of four host species, with exception of P. brevicauda. Three digenean species: Stenakron kerguelense, Whitegonimus ozoufae and Genolinea bowersi, were more abundant in fish caught at the harbor of Ushuaia (depth 7–9 m), remaining six species: M. magellanica, Neolepidapedoides subantarcticus, Postmonorchis variabilis, Derogenes varicus, E. oatesi and Lecithaster macrocotyle, in the eastern mouth of the Beagle Channel (depth 30 m).","DOI":"10.2478/s11686-014-0208-4","ISSN":"1896-1851","author":[{"family":"Jeżewski","given":"Witold"},{"family":"Zdzitowiecki","given":"Krzysztof"},{"family":"Laskowski","given":"Zdzisław"}],"issued":{"date-parts":[["2014"]]}}}],"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szCs w:val="24"/>
                <w:lang w:val="en-US"/>
              </w:rPr>
              <w:t>(Jeżewski, Zdzitowiecki &amp; Laskowski, 2014)</w:t>
            </w:r>
            <w:r>
              <w:rPr>
                <w:rFonts w:ascii="Times New Roman" w:eastAsia="Times New Roman" w:hAnsi="Times New Roman" w:cs="Times New Roman"/>
                <w:color w:val="000000"/>
                <w:sz w:val="18"/>
                <w:szCs w:val="18"/>
                <w:lang w:val="en-US" w:eastAsia="de-DE"/>
              </w:rPr>
              <w:fldChar w:fldCharType="end"/>
            </w:r>
          </w:p>
        </w:tc>
      </w:tr>
      <w:tr w:rsidR="00F92C37" w:rsidRPr="00B23107"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Deroge</w:t>
            </w:r>
            <w:r w:rsidR="00C10CD4">
              <w:rPr>
                <w:rFonts w:ascii="Times New Roman" w:eastAsia="Times New Roman" w:hAnsi="Times New Roman" w:cs="Times New Roman"/>
                <w:i/>
                <w:iCs/>
                <w:color w:val="000000"/>
                <w:sz w:val="18"/>
                <w:szCs w:val="18"/>
                <w:lang w:val="en-US" w:eastAsia="de-DE"/>
              </w:rPr>
              <w:t>ne</w:t>
            </w:r>
            <w:r w:rsidRPr="006C69A8">
              <w:rPr>
                <w:rFonts w:ascii="Times New Roman" w:eastAsia="Times New Roman" w:hAnsi="Times New Roman" w:cs="Times New Roman"/>
                <w:i/>
                <w:iCs/>
                <w:color w:val="000000"/>
                <w:sz w:val="18"/>
                <w:szCs w:val="18"/>
                <w:lang w:val="en-US" w:eastAsia="de-DE"/>
              </w:rPr>
              <w:t>s varicu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rjjslee9k","properties":{"formattedCitation":"{\\rtf (Je\\uc0\\u380{}ewski, Zdzitowiecki &amp; Laskowski, 2014)}","plainCitation":"(Jeżewski, Zdzitowiecki &amp; Laskowski, 2014)"},"citationItems":[{"id":1554,"uris":["http://zotero.org/users/2331823/items/9KDF4VJC"],"uri":["http://zotero.org/users/2331823/items/9KDF4VJC"],"itemData":{"id":1554,"type":"article-journal","title":"Digenea in notothenioid fish in the Beagle Channel (Magellanic sub-region, sub-Antarctica)","container-title":"Acta Parasitologica","page":"42–49","volume":"59","issue":"1","source":"DeGruyter","abstract":"Fish of five species of Notothenioidei (104 specimens), Cottoperca trigloides, Patagonotothen brevicauda, P. longipes, P. tessellata and Champsocephalus esox, caught in the Beagle Channel (Magellanic sub-region, sub-Antarctica) were infected with Digenea of nine species (1130 specimens). Faunistic data on the occurrence of all nine parasites are provided. The most abundant digenean species was Macvicaria magellanica found in the intestine of three host species of the genus Patagonotothen. The second most abundant digenean species was Elytrophalloides oatesi found in the stomach of four host species, with exception of P. brevicauda. Three digenean species: Stenakron kerguelense, Whitegonimus ozoufae and Genolinea bowersi, were more abundant in fish caught at the harbor of Ushuaia (depth 7–9 m), remaining six species: M. magellanica, Neolepidapedoides subantarcticus, Postmonorchis variabilis, Derogenes varicus, E. oatesi and Lecithaster macrocotyle, in the eastern mouth of the Beagle Channel (depth 30 m).","DOI":"10.2478/s11686-014-0208-4","ISSN":"1896-1851","author":[{"family":"Jeżewski","given":"Witold"},{"family":"Zdzitowiecki","given":"Krzysztof"},{"family":"Laskowski","given":"Zdzisław"}],"issued":{"date-parts":[["2014"]]}}}],"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szCs w:val="24"/>
                <w:lang w:val="en-US"/>
              </w:rPr>
              <w:t>(Jeżewski, Zdzitowiecki &amp; Laskowski, 2014)</w:t>
            </w:r>
            <w:r>
              <w:rPr>
                <w:rFonts w:ascii="Times New Roman" w:eastAsia="Times New Roman" w:hAnsi="Times New Roman" w:cs="Times New Roman"/>
                <w:color w:val="000000"/>
                <w:sz w:val="18"/>
                <w:szCs w:val="18"/>
                <w:lang w:val="en-US" w:eastAsia="de-DE"/>
              </w:rPr>
              <w:fldChar w:fldCharType="end"/>
            </w:r>
          </w:p>
        </w:tc>
      </w:tr>
      <w:tr w:rsidR="00F92C37" w:rsidRPr="00B23107"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Elytrophalloides oate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j4oj50c36","properties":{"formattedCitation":"{\\rtf (Je\\uc0\\u380{}ewski, Zdzitowiecki &amp; Laskowski, 2014)}","plainCitation":"(Jeżewski, Zdzitowiecki &amp; Laskowski, 2014)"},"citationItems":[{"id":1554,"uris":["http://zotero.org/users/2331823/items/9KDF4VJC"],"uri":["http://zotero.org/users/2331823/items/9KDF4VJC"],"itemData":{"id":1554,"type":"article-journal","title":"Digenea in notothenioid fish in the Beagle Channel (Magellanic sub-region, sub-Antarctica)","container-title":"Acta Parasitologica","page":"42–49","volume":"59","issue":"1","source":"DeGruyter","abstract":"Fish of five species of Notothenioidei (104 specimens), Cottoperca trigloides, Patagonotothen brevicauda, P. longipes, P. tessellata and Champsocephalus esox, caught in the Beagle Channel (Magellanic sub-region, sub-Antarctica) were infected with Digenea of nine species (1130 specimens). Faunistic data on the occurrence of all nine parasites are provided. The most abundant digenean species was Macvicaria magellanica found in the intestine of three host species of the genus Patagonotothen. The second most abundant digenean species was Elytrophalloides oatesi found in the stomach of four host species, with exception of P. brevicauda. Three digenean species: Stenakron kerguelense, Whitegonimus ozoufae and Genolinea bowersi, were more abundant in fish caught at the harbor of Ushuaia (depth 7–9 m), remaining six species: M. magellanica, Neolepidapedoides subantarcticus, Postmonorchis variabilis, Derogenes varicus, E. oatesi and Lecithaster macrocotyle, in the eastern mouth of the Beagle Channel (depth 30 m).","DOI":"10.2478/s11686-014-0208-4","ISSN":"1896-1851","author":[{"family":"Jeżewski","given":"Witold"},{"family":"Zdzitowiecki","given":"Krzysztof"},{"family":"Laskowski","given":"Zdzisław"}],"issued":{"date-parts":[["2014"]]}}}],"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szCs w:val="24"/>
                <w:lang w:val="en-US"/>
              </w:rPr>
              <w:t>(Jeżewski, Zdzitowiecki &amp; Laskowski, 2014)</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A</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Heterosentis heteracanthu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B23107" w:rsidP="00B2310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q6jq958hp","properties":{"formattedCitation":"(Laskowski &amp; Zdzitowiecki, 2009)","plainCitation":"(Laskowski &amp; Zdzitowiecki, 2009)"},"citationItems":[{"id":1684,"uris":["http://zotero.org/users/2331823/items/H5W92PI6"],"uri":["http://zotero.org/users/2331823/items/H5W92PI6"],"itemData":{"id":1684,"type":"article-journal","title":"Occurrence of acanthocephalans in notothenioid fishes in the Beagle Channel (Magellanic sub-region, sub-Antarctic)","container-title":"Polish Polar Research","page":"179–186","volume":"30","issue":"2","source":"Google Scholar","author":[{"family":"Laskowski","given":"Zdzis\\law"},{"family":"Zdzitowiecki","given":"Krzysztof"}],"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23107">
              <w:rPr>
                <w:rFonts w:ascii="Times New Roman" w:hAnsi="Times New Roman" w:cs="Times New Roman"/>
                <w:sz w:val="18"/>
              </w:rPr>
              <w:t>(Laskowski &amp; Zdzitowiecki, 2009)</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Hypoechinorhynchus magellanicu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4E4221" w:rsidP="004E422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58dksel59","properties":{"formattedCitation":"(Laskowski &amp; Zdzitowiecki, 2008, 2009)","plainCitation":"(Laskowski &amp; Zdzitowiecki, 2008, 2009)"},"citationItems":[{"id":1687,"uris":["http://zotero.org/users/2331823/items/G26Q87F6"],"uri":["http://zotero.org/users/2331823/items/G26Q87F6"],"itemData":{"id":1687,"type":"article-journal","title":"New morphological data on the acanthocephalan Hypoechinorhynchus magellanicus Szidat, 1950 (Palaeacanthocephala: Arhythmacanthidae)","container-title":"Systematic parasitology","page":"179–183","volume":"69","issue":"3","source":"Google Scholar","shortTitle":"New morphological data on the acanthocephalan Hypoechinorhynchus magellanicus Szidat, 1950 (Palaeacanthocephala","author":[{"family":"Laskowski","given":"Zdzis\\law"},{"family":"Zdzitowiecki","given":"Krzysztof"}],"issued":{"date-parts":[["2008"]]}}},{"id":1684,"uris":["http://zotero.org/users/2331823/items/H5W92PI6"],"uri":["http://zotero.org/users/2331823/items/H5W92PI6"],"itemData":{"id":1684,"type":"article-journal","title":"Occurrence of acanthocephalans in notothenioid fishes in the Beagle Channel (Magellanic sub-region, sub-Antarctic)","container-title":"Polish Polar Research","page":"179–186","volume":"30","issue":"2","source":"Google Scholar","author":[{"family":"Laskowski","given":"Zdzis\\law"},{"family":"Zdzitowiecki","given":"Krzysztof"}],"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E4221">
              <w:rPr>
                <w:rFonts w:ascii="Times New Roman" w:hAnsi="Times New Roman" w:cs="Times New Roman"/>
                <w:sz w:val="18"/>
              </w:rPr>
              <w:t>(Laskowski &amp; Zdzitowiecki, 2008, 2009)</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spersentis joh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4E4221" w:rsidP="004E422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9v5eqo9st","properties":{"formattedCitation":"(Laskowski &amp; Zdzitowiecki, 2009)","plainCitation":"(Laskowski &amp; Zdzitowiecki, 2009)"},"citationItems":[{"id":1684,"uris":["http://zotero.org/users/2331823/items/H5W92PI6"],"uri":["http://zotero.org/users/2331823/items/H5W92PI6"],"itemData":{"id":1684,"type":"article-journal","title":"Occurrence of acanthocephalans in notothenioid fishes in the Beagle Channel (Magellanic sub-region, sub-Antarctic)","container-title":"Polish Polar Research","page":"179–186","volume":"30","issue":"2","source":"Google Scholar","author":[{"family":"Laskowski","given":"Zdzis\\law"},{"family":"Zdzitowiecki","given":"Krzysztof"}],"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E4221">
              <w:rPr>
                <w:rFonts w:ascii="Times New Roman" w:hAnsi="Times New Roman" w:cs="Times New Roman"/>
                <w:sz w:val="18"/>
              </w:rPr>
              <w:t>(Laskowski &amp; Zdzitowiecki, 2009)</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lastRenderedPageBreak/>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ndracantha bayli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4E4221" w:rsidP="004E422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ctjlrln2v","properties":{"formattedCitation":"{\\rtf (Laskowski, Je\\uc0\\u380{}ewski &amp; Zdzitowiecki, 2008; Laskowski &amp; Zdzitowiecki, 2009)}","plainCitation":"(Laskowski, Jeżewski &amp; Zdzitowiecki, 2008; Laskowski &amp; Zdzitowiecki, 2009)"},"citationItems":[{"id":1689,"uris":["http://zotero.org/users/2331823/items/RUES3JAT"],"uri":["http://zotero.org/users/2331823/items/RUES3JAT"],"itemData":{"id":1689,"type":"article-journal","title":"Cystacanths of Acanthocephala in notothenioid fish from the Beagle Channel (sub-Antarctica)","container-title":"Systematic parasitology","page":"107–117","volume":"70","issue":"2","source":"Google Scholar","author":[{"family":"Laskowski","given":"Zdzis\\law"},{"family":"Jeżewski","given":"Witold"},{"family":"Zdzitowiecki","given":"Krzysztof"}],"issued":{"date-parts":[["2008"]]}}},{"id":1684,"uris":["http://zotero.org/users/2331823/items/H5W92PI6"],"uri":["http://zotero.org/users/2331823/items/H5W92PI6"],"itemData":{"id":1684,"type":"article-journal","title":"Occurrence of acanthocephalans in notothenioid fishes in the Beagle Channel (Magellanic sub-region, sub-Antarctic)","container-title":"Polish Polar Research","page":"179–186","volume":"30","issue":"2","source":"Google Scholar","author":[{"family":"Laskowski","given":"Zdzis\\law"},{"family":"Zdzitowiecki","given":"Krzysztof"}],"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E4221">
              <w:rPr>
                <w:rFonts w:ascii="Times New Roman" w:hAnsi="Times New Roman" w:cs="Times New Roman"/>
                <w:sz w:val="18"/>
                <w:szCs w:val="24"/>
                <w:lang w:val="en-US"/>
              </w:rPr>
              <w:t>(Laskowski, Jeżewski &amp; Zdzitowiecki, 2008; Laskowski &amp; Zdzitowiecki, 2009)</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beaglens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shd w:val="clear" w:color="auto" w:fill="auto"/>
            <w:noWrap/>
            <w:hideMark/>
          </w:tcPr>
          <w:p w:rsidR="00F92C37" w:rsidRPr="006C69A8" w:rsidRDefault="004E4221" w:rsidP="004E422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t5p11dv8b","properties":{"formattedCitation":"{\\rtf (Laskowski, Je\\uc0\\u380{}ewski &amp; Zdzitowiecki, 2008; Laskowski &amp; Zdzitowiecki, 2009)}","plainCitation":"(Laskowski, Jeżewski &amp; Zdzitowiecki, 2008; Laskowski &amp; Zdzitowiecki, 2009)"},"citationItems":[{"id":1689,"uris":["http://zotero.org/users/2331823/items/RUES3JAT"],"uri":["http://zotero.org/users/2331823/items/RUES3JAT"],"itemData":{"id":1689,"type":"article-journal","title":"Cystacanths of Acanthocephala in notothenioid fish from the Beagle Channel (sub-Antarctica)","container-title":"Systematic parasitology","page":"107–117","volume":"70","issue":"2","source":"Google Scholar","author":[{"family":"Laskowski","given":"Zdzis\\law"},{"family":"Jeżewski","given":"Witold"},{"family":"Zdzitowiecki","given":"Krzysztof"}],"issued":{"date-parts":[["2008"]]}}},{"id":1684,"uris":["http://zotero.org/users/2331823/items/H5W92PI6"],"uri":["http://zotero.org/users/2331823/items/H5W92PI6"],"itemData":{"id":1684,"type":"article-journal","title":"Occurrence of acanthocephalans in notothenioid fishes in the Beagle Channel (Magellanic sub-region, sub-Antarctic)","container-title":"Polish Polar Research","page":"179–186","volume":"30","issue":"2","source":"Google Scholar","author":[{"family":"Laskowski","given":"Zdzis\\law"},{"family":"Zdzitowiecki","given":"Krzysztof"}],"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E4221">
              <w:rPr>
                <w:rFonts w:ascii="Times New Roman" w:hAnsi="Times New Roman" w:cs="Times New Roman"/>
                <w:sz w:val="18"/>
                <w:szCs w:val="24"/>
                <w:lang w:val="en-US"/>
              </w:rPr>
              <w:t>(Laskowski, Jeżewski &amp; Zdzitowiecki, 2008; Laskowski &amp; Zdzitowiecki, 2009)</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evae</w:t>
            </w:r>
          </w:p>
        </w:tc>
        <w:tc>
          <w:tcPr>
            <w:tcW w:w="38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Beagle Channel (Tierra del Fuego)</w:t>
            </w:r>
          </w:p>
        </w:tc>
        <w:tc>
          <w:tcPr>
            <w:tcW w:w="3974" w:type="dxa"/>
            <w:tcBorders>
              <w:bottom w:val="single" w:sz="4" w:space="0" w:color="auto"/>
            </w:tcBorders>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3mk7bfkc","properties":{"formattedCitation":"{\\rtf (Laskowski, Je\\uc0\\u380{}ewski &amp; Zdzitowiecki, 2008; Laskowski &amp; Zdzitowiecki, 2009)}","plainCitation":"(Laskowski, Jeżewski &amp; Zdzitowiecki, 2008; Laskowski &amp; Zdzitowiecki, 2009)"},"citationItems":[{"id":1689,"uris":["http://zotero.org/users/2331823/items/RUES3JAT"],"uri":["http://zotero.org/users/2331823/items/RUES3JAT"],"itemData":{"id":1689,"type":"article-journal","title":"Cystacanths of Acanthocephala in notothenioid fish from the Beagle Channel (sub-Antarctica)","container-title":"Systematic parasitology","page":"107–117","volume":"70","issue":"2","source":"Google Scholar","author":[{"family":"Laskowski","given":"Zdzis\\law"},{"family":"Jeżewski","given":"Witold"},{"family":"Zdzitowiecki","given":"Krzysztof"}],"issued":{"date-parts":[["2008"]]}}},{"id":1684,"uris":["http://zotero.org/users/2331823/items/H5W92PI6"],"uri":["http://zotero.org/users/2331823/items/H5W92PI6"],"itemData":{"id":1684,"type":"article-journal","title":"Occurrence of acanthocephalans in notothenioid fishes in the Beagle Channel (Magellanic sub-region, sub-Antarctic)","container-title":"Polish Polar Research","page":"179–186","volume":"30","issue":"2","source":"Google Scholar","author":[{"family":"Laskowski","given":"Zdzis\\law"},{"family":"Zdzitowiecki","given":"Krzysztof"}],"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szCs w:val="24"/>
                <w:lang w:val="en-US"/>
              </w:rPr>
              <w:t>(Laskowski, Jeżewski &amp; Zdzitowiecki, 2008; Laskowski &amp; Zdzitowiecki, 2009)</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hampsocephalus gunnari</w:t>
            </w:r>
          </w:p>
        </w:tc>
        <w:tc>
          <w:tcPr>
            <w:tcW w:w="993" w:type="dxa"/>
            <w:tcBorders>
              <w:top w:val="single" w:sz="4" w:space="0" w:color="auto"/>
            </w:tcBorders>
            <w:shd w:val="clear" w:color="auto" w:fill="auto"/>
            <w:noWrap/>
            <w:hideMark/>
          </w:tcPr>
          <w:p w:rsidR="00F92C37" w:rsidRPr="00AC5D8D" w:rsidRDefault="00AC5D8D"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0 - 700</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Derogenes varicus</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tcBorders>
              <w:top w:val="single" w:sz="4" w:space="0" w:color="auto"/>
            </w:tcBorders>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b9bcep3bn","properties":{"formattedCitation":"(Prudhoe &amp; Bray, 1973)","plainCitation":"(Prudhoe &amp; Bray, 1973)"},"citationItems":[{"id":1068,"uris":["http://zotero.org/users/2331823/items/E9SFCJVK"],"uri":["http://zotero.org/users/2331823/items/E9SFCJVK"],"itemData":{"id":1068,"type":"book","title":"Digenetic trematodes from fishes","publisher":"Mawson Institute for Antarctic Research, University of Adelaide","source":"Google Scholar","author":[{"family":"Prudhoe","given":"Stephen"},{"family":"Bray","given":"Rodney A."}],"issued":{"date-parts":[["197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rPr>
              <w:t>(Prudhoe &amp; Bray, 1973)</w:t>
            </w:r>
            <w:r>
              <w:rPr>
                <w:rFonts w:ascii="Times New Roman" w:eastAsia="Times New Roman" w:hAnsi="Times New Roman" w:cs="Times New Roman"/>
                <w:color w:val="000000"/>
                <w:sz w:val="18"/>
                <w:szCs w:val="18"/>
                <w:lang w:val="en-US" w:eastAsia="de-DE"/>
              </w:rPr>
              <w:fldChar w:fldCharType="end"/>
            </w:r>
          </w:p>
        </w:tc>
      </w:tr>
      <w:tr w:rsidR="00F92C37" w:rsidRPr="000B1481"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onocerca phycidi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 South Shetland Islands</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p73nm40i0","properties":{"formattedCitation":"(Prudhoe &amp; Bray, 1973; Zdzitowiecki, 1991)","plainCitation":"(Prudhoe &amp; Bray, 1973; Zdzitowiecki, 1991)"},"citationItems":[{"id":1068,"uris":["http://zotero.org/users/2331823/items/E9SFCJVK"],"uri":["http://zotero.org/users/2331823/items/E9SFCJVK"],"itemData":{"id":1068,"type":"book","title":"Digenetic trematodes from fishes","publisher":"Mawson Institute for Antarctic Research, University of Adelaide","source":"Google Scholar","author":[{"family":"Prudhoe","given":"Stephen"},{"family":"Bray","given":"Rodney A."}],"issued":{"date-parts":[["1973"]]}}},{"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lang w:val="en-US"/>
              </w:rPr>
              <w:t>(Prudhoe &amp; Bray, 1973; Zdzitowiecki, 199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Elytrophalloides oate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Islands</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9j2d4ue5k","properties":{"formattedCitation":"(Zdzitowiecki, 1979)","plainCitation":"(Zdzitowiecki, 1979)"},"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rPr>
              <w:t>(Zdzitowiecki, 1979)</w:t>
            </w:r>
            <w:r>
              <w:rPr>
                <w:rFonts w:ascii="Times New Roman" w:eastAsia="Times New Roman" w:hAnsi="Times New Roman" w:cs="Times New Roman"/>
                <w:color w:val="000000"/>
                <w:sz w:val="18"/>
                <w:szCs w:val="18"/>
                <w:lang w:val="en-US" w:eastAsia="de-DE"/>
              </w:rPr>
              <w:fldChar w:fldCharType="end"/>
            </w:r>
          </w:p>
        </w:tc>
      </w:tr>
      <w:tr w:rsidR="00F92C37" w:rsidRPr="000B1481"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D336B">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Lecithaster </w:t>
            </w:r>
            <w:r w:rsidR="00FC1A1E">
              <w:rPr>
                <w:rFonts w:ascii="Times New Roman" w:eastAsia="Times New Roman" w:hAnsi="Times New Roman" w:cs="Times New Roman"/>
                <w:i/>
                <w:iCs/>
                <w:color w:val="000000"/>
                <w:sz w:val="18"/>
                <w:szCs w:val="18"/>
                <w:lang w:val="en-US" w:eastAsia="de-DE"/>
              </w:rPr>
              <w:t>macrocotyl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4j4s5sra3","properties":{"formattedCitation":"(Prudhoe &amp; Bray, 1973; Parukhin &amp; Lyadov, 1981)","plainCitation":"(Prudhoe &amp; Bray, 1973; Parukhin &amp; Lyadov, 1981)"},"citationItems":[{"id":1068,"uris":["http://zotero.org/users/2331823/items/E9SFCJVK"],"uri":["http://zotero.org/users/2331823/items/E9SFCJVK"],"itemData":{"id":1068,"type":"book","title":"Digenetic trematodes from fishes","publisher":"Mawson Institute for Antarctic Research, University of Adelaide","source":"Google Scholar","author":[{"family":"Prudhoe","given":"Stephen"},{"family":"Bray","given":"Rodney A."}],"issued":{"date-parts":[["1973"]]}}},{"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lang w:val="en-US"/>
              </w:rPr>
              <w:t>(Prudhoe &amp; Bray, 1973; Parukhin &amp; Lyadov, 198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Lecithophyllum champsocephal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f05dbmcs6","properties":{"formattedCitation":"(Zdzitowiecki, 2002)","plainCitation":"(Zdzitowiecki, 2002)"},"citationItems":[{"id":1049,"uris":["http://zotero.org/users/2331823/items/3UPC8BNK"],"uri":["http://zotero.org/users/2331823/items/3UPC8BNK"],"itemData":{"id":1049,"type":"article-journal","title":"Occurrence of Digenea in fishes of the family Channichthyidae in the Weddell Sea and other sub-continental areas of the Antarctica","container-title":"Acta Parasitologica","page":"159-162","volume":"47","issue":"2","source":"Google Scholar","author":[{"family":"Zdzitowiecki","given":"K."}],"issued":{"date-parts":[["200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rPr>
              <w:t>(Zdzitowiecki, 2002)</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C1A1E"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Macvicaria georg</w:t>
            </w:r>
            <w:r w:rsidR="00F92C37" w:rsidRPr="006C69A8">
              <w:rPr>
                <w:rFonts w:ascii="Times New Roman" w:eastAsia="Times New Roman" w:hAnsi="Times New Roman" w:cs="Times New Roman"/>
                <w:i/>
                <w:iCs/>
                <w:color w:val="000000"/>
                <w:sz w:val="18"/>
                <w:szCs w:val="18"/>
                <w:lang w:val="en-US" w:eastAsia="de-DE"/>
              </w:rPr>
              <w:t>iana</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Macvicaria pennell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mqhm3lmv9","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bouria antarctica</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Island,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Elephant Island</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6qgr2r3qg","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aud</w:t>
            </w:r>
            <w:r w:rsidR="00FC1A1E">
              <w:rPr>
                <w:rFonts w:ascii="Times New Roman" w:eastAsia="Times New Roman" w:hAnsi="Times New Roman" w:cs="Times New Roman"/>
                <w:i/>
                <w:iCs/>
                <w:color w:val="000000"/>
                <w:sz w:val="18"/>
                <w:szCs w:val="18"/>
                <w:lang w:val="en-US" w:eastAsia="de-DE"/>
              </w:rPr>
              <w:t>o</w:t>
            </w:r>
            <w:r w:rsidRPr="006C69A8">
              <w:rPr>
                <w:rFonts w:ascii="Times New Roman" w:eastAsia="Times New Roman" w:hAnsi="Times New Roman" w:cs="Times New Roman"/>
                <w:i/>
                <w:iCs/>
                <w:color w:val="000000"/>
                <w:sz w:val="18"/>
                <w:szCs w:val="18"/>
                <w:lang w:val="en-US" w:eastAsia="de-DE"/>
              </w:rPr>
              <w:t>testis kerguelensi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shd w:val="clear" w:color="auto" w:fill="auto"/>
            <w:noWrap/>
            <w:hideMark/>
          </w:tcPr>
          <w:p w:rsidR="00F92C37" w:rsidRPr="006C69A8" w:rsidRDefault="000B1481" w:rsidP="000B148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7g0b73er5","properties":{"formattedCitation":"(Prudhoe &amp; Bray, 1973)","plainCitation":"(Prudhoe &amp; Bray, 1973)"},"citationItems":[{"id":1068,"uris":["http://zotero.org/users/2331823/items/E9SFCJVK"],"uri":["http://zotero.org/users/2331823/items/E9SFCJVK"],"itemData":{"id":1068,"type":"book","title":"Digenetic trematodes from fishes","publisher":"Mawson Institute for Antarctic Research, University of Adelaide","source":"Google Scholar","author":[{"family":"Prudhoe","given":"Stephen"},{"family":"Bray","given":"Rodney A."}],"issued":{"date-parts":[["197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B1481">
              <w:rPr>
                <w:rFonts w:ascii="Times New Roman" w:hAnsi="Times New Roman" w:cs="Times New Roman"/>
                <w:sz w:val="18"/>
              </w:rPr>
              <w:t>(Prudhoe &amp; Bray, 1973)</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F92C37" w:rsidRPr="006C69A8" w:rsidRDefault="0015211E" w:rsidP="0015211E">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color w:val="000000"/>
                <w:sz w:val="18"/>
                <w:szCs w:val="18"/>
                <w:lang w:eastAsia="de-DE"/>
              </w:rPr>
              <w:t>Diphyllobothriidea</w:t>
            </w:r>
            <w:r w:rsidR="00F92C37" w:rsidRPr="006C69A8">
              <w:rPr>
                <w:rFonts w:ascii="Times New Roman" w:eastAsia="Times New Roman" w:hAnsi="Times New Roman" w:cs="Times New Roman"/>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FC1A1E" w:rsidRDefault="00F92C37" w:rsidP="00F850BF">
            <w:pPr>
              <w:spacing w:after="0" w:line="240" w:lineRule="auto"/>
              <w:rPr>
                <w:rFonts w:ascii="Times New Roman" w:eastAsia="Times New Roman" w:hAnsi="Times New Roman" w:cs="Times New Roman"/>
                <w:iCs/>
                <w:color w:val="000000"/>
                <w:sz w:val="18"/>
                <w:szCs w:val="18"/>
                <w:lang w:val="en-US" w:eastAsia="de-DE"/>
              </w:rPr>
            </w:pPr>
            <w:r w:rsidRPr="00FC1A1E">
              <w:rPr>
                <w:rFonts w:ascii="Times New Roman" w:eastAsia="Times New Roman" w:hAnsi="Times New Roman" w:cs="Times New Roman"/>
                <w:iCs/>
                <w:color w:val="000000"/>
                <w:sz w:val="18"/>
                <w:szCs w:val="18"/>
                <w:lang w:val="en-US" w:eastAsia="de-DE"/>
              </w:rPr>
              <w:t>Tetraphyllidae</w:t>
            </w:r>
            <w:r w:rsidR="009F2BA3">
              <w:rPr>
                <w:rFonts w:ascii="Times New Roman" w:eastAsia="Times New Roman" w:hAnsi="Times New Roman" w:cs="Times New Roman"/>
                <w:iCs/>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w:t>
            </w:r>
            <w:r w:rsidRPr="006C69A8">
              <w:rPr>
                <w:rFonts w:ascii="Times New Roman" w:eastAsia="Times New Roman" w:hAnsi="Times New Roman" w:cs="Times New Roman"/>
                <w:color w:val="000000"/>
                <w:sz w:val="18"/>
                <w:szCs w:val="18"/>
                <w:lang w:val="en-US" w:eastAsia="de-DE"/>
              </w:rPr>
              <w:t xml:space="preserve"> Subregion, Heard Island</w:t>
            </w:r>
          </w:p>
        </w:tc>
        <w:tc>
          <w:tcPr>
            <w:tcW w:w="3974" w:type="dxa"/>
            <w:shd w:val="clear" w:color="auto" w:fill="auto"/>
            <w:noWrap/>
            <w:hideMark/>
          </w:tcPr>
          <w:p w:rsidR="00F92C37" w:rsidRPr="006C69A8" w:rsidRDefault="000B1481" w:rsidP="0016682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23piuibcda","properties":{"formattedCitation":"(Parukhin &amp; Lyadov, 1981; Wojciechowska, Pisano &amp; Zdzitowiecki, 1995)","plainCitation":"(Parukhin &amp; Lyadov, 1981; Wojciechowska, Pisano &amp; Zdzitowiecki, 1995)"},"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id":1693,"uris":["http://zotero.org/users/2331823/items/CJ634N9K"],"uri":["http://zotero.org/users/2331823/items/CJ634N9K"],"itemData":{"id":1693,"type":"article-journal","title":"Cestodes in fishes at tha Heard Island (Subantarctic)","container-title":"Polish Polar Research","page":"205–212","volume":"16","source":"Google Scholar","author":[{"family":"Wojciechowska","given":"A."},{"family":"Pisano","given":"E."},{"family":"Zdzitowiecki","given":"K."}],"issued":{"date-parts":[["199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166823" w:rsidRPr="00166823">
              <w:rPr>
                <w:rFonts w:ascii="Times New Roman" w:hAnsi="Times New Roman" w:cs="Times New Roman"/>
                <w:sz w:val="18"/>
                <w:lang w:val="en-US"/>
              </w:rPr>
              <w:t>(Parukhin &amp; Lyadov, 1981; Wojciechowska, Pisano &amp; Zdzitowiecki, 1995)</w:t>
            </w:r>
            <w:r>
              <w:rPr>
                <w:rFonts w:ascii="Times New Roman" w:eastAsia="Times New Roman" w:hAnsi="Times New Roman" w:cs="Times New Roman"/>
                <w:color w:val="000000"/>
                <w:sz w:val="18"/>
                <w:szCs w:val="18"/>
                <w:lang w:val="en-US" w:eastAsia="de-DE"/>
              </w:rPr>
              <w:fldChar w:fldCharType="end"/>
            </w:r>
          </w:p>
        </w:tc>
      </w:tr>
      <w:tr w:rsidR="00F92C37" w:rsidRPr="00166823"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Bothriocephalus antarcticu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Heard Island</w:t>
            </w:r>
          </w:p>
        </w:tc>
        <w:tc>
          <w:tcPr>
            <w:tcW w:w="3974" w:type="dxa"/>
            <w:shd w:val="clear" w:color="auto" w:fill="auto"/>
            <w:noWrap/>
            <w:hideMark/>
          </w:tcPr>
          <w:p w:rsidR="00F92C37" w:rsidRPr="006C69A8" w:rsidRDefault="00166823" w:rsidP="0016682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lcnjjk96p","properties":{"formattedCitation":"(Wojciechowska, Pisano &amp; Zdzitowiecki, 1995)","plainCitation":"(Wojciechowska, Pisano &amp; Zdzitowiecki, 1995)"},"citationItems":[{"id":1693,"uris":["http://zotero.org/users/2331823/items/CJ634N9K"],"uri":["http://zotero.org/users/2331823/items/CJ634N9K"],"itemData":{"id":1693,"type":"article-journal","title":"Cestodes in fishes at tha Heard Island (Subantarctic)","container-title":"Polish Polar Research","page":"205–212","volume":"16","source":"Google Scholar","author":[{"family":"Wojciechowska","given":"A."},{"family":"Pisano","given":"E."},{"family":"Zdzitowiecki","given":"K."}],"issued":{"date-parts":[["199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66823">
              <w:rPr>
                <w:rFonts w:ascii="Times New Roman" w:hAnsi="Times New Roman" w:cs="Times New Roman"/>
                <w:sz w:val="18"/>
                <w:lang w:val="en-US"/>
              </w:rPr>
              <w:t>(Wojciechowska, Pisano &amp; Zdzitowiecki, 1995)</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Phyllobothrium </w:t>
            </w:r>
            <w:r w:rsidRPr="00FC1A1E">
              <w:rPr>
                <w:rFonts w:ascii="Times New Roman" w:eastAsia="Times New Roman" w:hAnsi="Times New Roman" w:cs="Times New Roman"/>
                <w:iCs/>
                <w:color w:val="000000"/>
                <w:sz w:val="18"/>
                <w:szCs w:val="18"/>
                <w:lang w:val="en-US" w:eastAsia="de-DE"/>
              </w:rPr>
              <w:t xml:space="preserve">sp. </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shd w:val="clear" w:color="auto" w:fill="auto"/>
            <w:noWrap/>
            <w:hideMark/>
          </w:tcPr>
          <w:p w:rsidR="00F92C37" w:rsidRPr="006C69A8" w:rsidRDefault="00166823" w:rsidP="0016682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bcms044e4","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66823">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A</w:t>
            </w:r>
          </w:p>
        </w:tc>
        <w:tc>
          <w:tcPr>
            <w:tcW w:w="3083" w:type="dxa"/>
            <w:shd w:val="clear" w:color="auto" w:fill="auto"/>
            <w:noWrap/>
            <w:hideMark/>
          </w:tcPr>
          <w:p w:rsidR="00F92C37" w:rsidRPr="006C69A8" w:rsidRDefault="00FC1A1E"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Metacanthocephalus rennick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shd w:val="clear" w:color="auto" w:fill="auto"/>
            <w:noWrap/>
            <w:hideMark/>
          </w:tcPr>
          <w:p w:rsidR="00F92C37" w:rsidRPr="006C69A8" w:rsidRDefault="00166823" w:rsidP="0016682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ma95ah7id","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66823">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r w:rsidR="00F92C37" w:rsidRPr="006C69A8">
              <w:rPr>
                <w:rFonts w:ascii="Times New Roman" w:eastAsia="Times New Roman" w:hAnsi="Times New Roman" w:cs="Times New Roman"/>
                <w:color w:val="000000"/>
                <w:sz w:val="18"/>
                <w:szCs w:val="18"/>
                <w:lang w:val="en-US" w:eastAsia="de-DE"/>
              </w:rPr>
              <w:t xml:space="preserve"> </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haman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Islands</w:t>
            </w:r>
          </w:p>
        </w:tc>
        <w:tc>
          <w:tcPr>
            <w:tcW w:w="3974" w:type="dxa"/>
            <w:shd w:val="clear" w:color="auto" w:fill="auto"/>
            <w:noWrap/>
            <w:hideMark/>
          </w:tcPr>
          <w:p w:rsidR="00F92C37" w:rsidRPr="006C69A8" w:rsidRDefault="00166823" w:rsidP="0016682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e8umidis5","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66823">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pseudohaman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166823" w:rsidP="007855E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39hro8hb2","properties":{"formattedCitation":"(Zdzitowiecki, 1986)","plainCitation":"(Zdzitowiecki, 1986)"},"citationItems":[{"id":1694,"uris":["http://zotero.org/users/2331823/items/PPQ2C8XA"],"uri":["http://zotero.org/users/2331823/items/PPQ2C8XA"],"itemData":{"id":1694,"type":"article-journal","title":"Prevalence of Acanthocephalans in Fishes of South Shetlands (Antarctic. III. Metacanthocephalus Johnstoni Zdzitowiecki, 1983, M. Dalmori Zdzitowiecki, 1983 and Notes on Other Species; General Conclusions","container-title":"Acta Parasitologica Polonica","page":"125-141","volume":"31","author":[{"family":"Zdzitowiecki","given":"K."}],"issued":{"date-parts":[["198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66823">
              <w:rPr>
                <w:rFonts w:ascii="Times New Roman" w:hAnsi="Times New Roman" w:cs="Times New Roman"/>
                <w:sz w:val="18"/>
              </w:rPr>
              <w:t>(Zdzitowiecki, 1986)</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Metacanthocephalus dalmor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C473B2" w:rsidP="00C473B2">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uqtt06vjb","properties":{"formattedCitation":"(Zdzitowiecki, 1986)","plainCitation":"(Zdzitowiecki, 1986)"},"citationItems":[{"id":1694,"uris":["http://zotero.org/users/2331823/items/PPQ2C8XA"],"uri":["http://zotero.org/users/2331823/items/PPQ2C8XA"],"itemData":{"id":1694,"type":"article-journal","title":"Prevalence of Acanthocephalans in Fishes of South Shetlands (Antarctic. III. Metacanthocephalus Johnstoni Zdzitowiecki, 1983, M. Dalmori Zdzitowiecki, 1983 and Notes on Other Species; General Conclusions","container-title":"Acta Parasitologica Polonica","page":"125-141","volume":"31","author":[{"family":"Zdzitowiecki","given":"K."}],"issued":{"date-parts":[["198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473B2">
              <w:rPr>
                <w:rFonts w:ascii="Times New Roman" w:hAnsi="Times New Roman" w:cs="Times New Roman"/>
                <w:sz w:val="18"/>
              </w:rPr>
              <w:t>(Zdzitowiecki, 1986)</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Metacanthocephalus johnsto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C473B2" w:rsidP="00C473B2">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22vee5gouc","properties":{"formattedCitation":"(Zdzitowiecki, 1986)","plainCitation":"(Zdzitowiecki, 1986)"},"citationItems":[{"id":1694,"uris":["http://zotero.org/users/2331823/items/PPQ2C8XA"],"uri":["http://zotero.org/users/2331823/items/PPQ2C8XA"],"itemData":{"id":1694,"type":"article-journal","title":"Prevalence of Acanthocephalans in Fishes of South Shetlands (Antarctic. III. Metacanthocephalus Johnstoni Zdzitowiecki, 1983, M. Dalmori Zdzitowiecki, 1983 and Notes on Other Species; General Conclusions","container-title":"Acta Parasitologica Polonica","page":"125-141","volume":"31","author":[{"family":"Zdzitowiecki","given":"K."}],"issued":{"date-parts":[["198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473B2">
              <w:rPr>
                <w:rFonts w:ascii="Times New Roman" w:hAnsi="Times New Roman" w:cs="Times New Roman"/>
                <w:sz w:val="18"/>
              </w:rPr>
              <w:t>(Zdzitowiecki, 1986)</w:t>
            </w:r>
            <w:r>
              <w:rPr>
                <w:rFonts w:ascii="Times New Roman" w:eastAsia="Times New Roman" w:hAnsi="Times New Roman" w:cs="Times New Roman"/>
                <w:color w:val="000000"/>
                <w:sz w:val="18"/>
                <w:szCs w:val="18"/>
                <w:lang w:val="en-US" w:eastAsia="de-DE"/>
              </w:rPr>
              <w:fldChar w:fldCharType="end"/>
            </w:r>
          </w:p>
        </w:tc>
      </w:tr>
      <w:tr w:rsidR="00F92C37" w:rsidRPr="000A18C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nisakis</w:t>
            </w:r>
            <w:r w:rsidRPr="00FC1A1E">
              <w:rPr>
                <w:rFonts w:ascii="Times New Roman" w:eastAsia="Times New Roman" w:hAnsi="Times New Roman" w:cs="Times New Roman"/>
                <w:iCs/>
                <w:color w:val="000000"/>
                <w:sz w:val="18"/>
                <w:szCs w:val="18"/>
                <w:lang w:val="en-US" w:eastAsia="de-DE"/>
              </w:rPr>
              <w:t xml:space="preserve"> sp</w:t>
            </w:r>
            <w:r w:rsidRPr="006C69A8">
              <w:rPr>
                <w:rFonts w:ascii="Times New Roman" w:eastAsia="Times New Roman" w:hAnsi="Times New Roman" w:cs="Times New Roman"/>
                <w:i/>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Kerguelen Subregion </w:t>
            </w:r>
          </w:p>
        </w:tc>
        <w:tc>
          <w:tcPr>
            <w:tcW w:w="3974" w:type="dxa"/>
            <w:shd w:val="clear" w:color="auto" w:fill="auto"/>
            <w:noWrap/>
            <w:hideMark/>
          </w:tcPr>
          <w:p w:rsidR="00F92C37" w:rsidRPr="006C69A8" w:rsidRDefault="000A18CE" w:rsidP="000A18CE">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7WqrubRO","properties":{"formattedCitation":"(Lyadov, Parukhin &amp; Mironova, 1981; Parukhin &amp; Lyadov, 1981)","plainCitation":"(Lyadov, Parukhin &amp; Mironova, 1981; Parukhin &amp; Lyadov, 1981)"},"citationItems":[{"id":1713,"uris":["http://zotero.org/users/2331823/items/DX7D7R6B"],"uri":["http://zotero.org/users/2331823/items/DX7D7R6B"],"itemData":{"id":1713,"type":"article-journal","title":"Helminth fauna of fishes of the family Chaenichthyidae from the region of Kerguelen Islands","container-title":"Zoologicheskii zhurnal","page":"142-144","volume":"60","source":"Google Scholar","author":[{"family":"Lyadov","given":"V. N."},{"family":"Parukhin","given":"A. M."},{"family":"Mironova","given":"V. A."}],"issued":{"date-parts":[["1981"]]}}},{"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A18CE">
              <w:rPr>
                <w:rFonts w:ascii="Times New Roman" w:hAnsi="Times New Roman" w:cs="Times New Roman"/>
                <w:sz w:val="18"/>
                <w:lang w:val="en-US"/>
              </w:rPr>
              <w:t>(Lyadov, Parukhin &amp; Mironova, 1981; Parukhin &amp; Lyadov, 1981)</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Contracaecum osculatum </w:t>
            </w:r>
            <w:r w:rsidRPr="0015211E">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15211E">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sp.</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Orkney Islands, Elephant Island</w:t>
            </w:r>
          </w:p>
        </w:tc>
        <w:tc>
          <w:tcPr>
            <w:tcW w:w="3974" w:type="dxa"/>
            <w:shd w:val="clear" w:color="auto" w:fill="auto"/>
            <w:noWrap/>
            <w:hideMark/>
          </w:tcPr>
          <w:p w:rsidR="00F92C37" w:rsidRPr="0011143B" w:rsidRDefault="0011143B" w:rsidP="0011143B">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eastAsia="de-DE"/>
              </w:rPr>
              <w:instrText xml:space="preserve"> ADDIN ZOTERO_ITEM CSL_CITATION {"citationID":"3uHNKWCu","properties":{"formattedCitation":"(Siegel, 1980a; Rokicki et al., 2009)","plainCitation":"(Siegel, 1980a; Rokicki et al., 2009)"},"citationItems":[{"id":1459,"uris":["http://zotero.org/users/2331823/items/H3383ITF"],"uri":["http://zotero.org/users/2331823/items/H3383ITF"],"itemData":{"id":1459,"type":"article-journal","title":"Parasite tags for some Antarctic channichthyid fish.","container-title":"Archiv fur Fischereiwissenschaft","page":"97–103","volume":"31","issue":"2","source":"Google Scholar","author":[{"family":"Siegel","given":"V."}],"issued":{"date-parts":[["1980"]]}}},{"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1143B">
              <w:rPr>
                <w:rFonts w:ascii="Times New Roman" w:hAnsi="Times New Roman" w:cs="Times New Roman"/>
                <w:sz w:val="18"/>
              </w:rPr>
              <w:t>(Siegel, 1980a; Rokicki et al., 2009)</w:t>
            </w:r>
            <w:r>
              <w:rPr>
                <w:rFonts w:ascii="Times New Roman" w:eastAsia="Times New Roman" w:hAnsi="Times New Roman" w:cs="Times New Roman"/>
                <w:color w:val="000000"/>
                <w:sz w:val="18"/>
                <w:szCs w:val="18"/>
                <w:lang w:val="en-US" w:eastAsia="de-DE"/>
              </w:rPr>
              <w:fldChar w:fldCharType="end"/>
            </w:r>
          </w:p>
        </w:tc>
      </w:tr>
      <w:tr w:rsidR="00F92C37" w:rsidRPr="0011143B" w:rsidTr="00A07221">
        <w:trPr>
          <w:trHeight w:val="296"/>
        </w:trPr>
        <w:tc>
          <w:tcPr>
            <w:tcW w:w="2263" w:type="dxa"/>
            <w:shd w:val="clear" w:color="auto" w:fill="auto"/>
            <w:noWrap/>
            <w:hideMark/>
          </w:tcPr>
          <w:p w:rsidR="00F92C37" w:rsidRPr="0011143B" w:rsidRDefault="00F92C37" w:rsidP="00F850BF">
            <w:pPr>
              <w:spacing w:after="0" w:line="240" w:lineRule="auto"/>
              <w:rPr>
                <w:rFonts w:ascii="Times New Roman" w:eastAsia="Times New Roman" w:hAnsi="Times New Roman" w:cs="Times New Roman"/>
                <w:i/>
                <w:iCs/>
                <w:color w:val="000000"/>
                <w:sz w:val="18"/>
                <w:szCs w:val="18"/>
                <w:lang w:eastAsia="de-DE"/>
              </w:rPr>
            </w:pPr>
            <w:r w:rsidRPr="0011143B">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11143B"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11143B"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Pseudoterranova decipiens </w:t>
            </w:r>
            <w:r w:rsidRPr="0015211E">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15211E">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ing Georgie Island</w:t>
            </w:r>
          </w:p>
        </w:tc>
        <w:tc>
          <w:tcPr>
            <w:tcW w:w="3974" w:type="dxa"/>
            <w:shd w:val="clear" w:color="auto" w:fill="auto"/>
            <w:noWrap/>
            <w:hideMark/>
          </w:tcPr>
          <w:p w:rsidR="00F92C37" w:rsidRPr="006C69A8" w:rsidRDefault="0011143B" w:rsidP="0011143B">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e3lq59cbf","properties":{"formattedCitation":"(Rokicki et al., 2009)","plainCitation":"(Rokicki et al., 2009)"},"citationItems":[{"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1143B">
              <w:rPr>
                <w:rFonts w:ascii="Times New Roman" w:hAnsi="Times New Roman" w:cs="Times New Roman"/>
                <w:sz w:val="18"/>
                <w:lang w:val="en-US"/>
              </w:rPr>
              <w:t>(Rokicki et al., 2009)</w:t>
            </w:r>
            <w:r>
              <w:rPr>
                <w:rFonts w:ascii="Times New Roman" w:eastAsia="Times New Roman" w:hAnsi="Times New Roman" w:cs="Times New Roman"/>
                <w:color w:val="000000"/>
                <w:sz w:val="18"/>
                <w:szCs w:val="18"/>
                <w:lang w:val="en-US" w:eastAsia="de-DE"/>
              </w:rPr>
              <w:fldChar w:fldCharType="end"/>
            </w:r>
          </w:p>
        </w:tc>
      </w:tr>
      <w:tr w:rsidR="00D34346" w:rsidRPr="006C69A8" w:rsidTr="00A07221">
        <w:trPr>
          <w:trHeight w:val="296"/>
        </w:trPr>
        <w:tc>
          <w:tcPr>
            <w:tcW w:w="2263" w:type="dxa"/>
            <w:shd w:val="clear" w:color="auto" w:fill="auto"/>
            <w:noWrap/>
            <w:hideMark/>
          </w:tcPr>
          <w:p w:rsidR="00D34346" w:rsidRPr="006C69A8" w:rsidRDefault="00D34346" w:rsidP="00D34346">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D34346" w:rsidRPr="006C69A8" w:rsidRDefault="00D34346" w:rsidP="00D34346">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D34346" w:rsidRPr="006C69A8" w:rsidRDefault="00D34346" w:rsidP="00D34346">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D34346" w:rsidRPr="006C69A8" w:rsidRDefault="00D34346" w:rsidP="00D34346">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Dichelyne</w:t>
            </w:r>
            <w:r w:rsidRPr="006C69A8">
              <w:rPr>
                <w:rFonts w:ascii="Times New Roman" w:eastAsia="Times New Roman" w:hAnsi="Times New Roman" w:cs="Times New Roman"/>
                <w:i/>
                <w:iCs/>
                <w:color w:val="000000"/>
                <w:sz w:val="18"/>
                <w:szCs w:val="18"/>
                <w:lang w:val="en-US" w:eastAsia="de-DE"/>
              </w:rPr>
              <w:t xml:space="preserve"> fraseri</w:t>
            </w:r>
          </w:p>
        </w:tc>
        <w:tc>
          <w:tcPr>
            <w:tcW w:w="3863" w:type="dxa"/>
            <w:shd w:val="clear" w:color="auto" w:fill="auto"/>
            <w:noWrap/>
            <w:hideMark/>
          </w:tcPr>
          <w:p w:rsidR="00D34346" w:rsidRPr="006C69A8" w:rsidRDefault="00D34346" w:rsidP="00D34346">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shd w:val="clear" w:color="auto" w:fill="auto"/>
            <w:noWrap/>
            <w:hideMark/>
          </w:tcPr>
          <w:p w:rsidR="00D34346" w:rsidRPr="006C69A8" w:rsidRDefault="0011143B" w:rsidP="0011143B">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1eierls86h","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1143B">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lastRenderedPageBreak/>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scarophis morrhua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Islands</w:t>
            </w:r>
          </w:p>
        </w:tc>
        <w:tc>
          <w:tcPr>
            <w:tcW w:w="3974" w:type="dxa"/>
            <w:shd w:val="clear" w:color="auto" w:fill="auto"/>
            <w:noWrap/>
            <w:hideMark/>
          </w:tcPr>
          <w:p w:rsidR="00F92C37" w:rsidRPr="006C69A8" w:rsidRDefault="0011143B" w:rsidP="0011143B">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1fel3piouh","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1143B">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F92C37" w:rsidRPr="00425C25"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scarophis draco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Chile</w:t>
            </w:r>
          </w:p>
        </w:tc>
        <w:tc>
          <w:tcPr>
            <w:tcW w:w="3974" w:type="dxa"/>
            <w:shd w:val="clear" w:color="auto" w:fill="auto"/>
            <w:noWrap/>
            <w:hideMark/>
          </w:tcPr>
          <w:p w:rsidR="00F92C37" w:rsidRPr="006C69A8" w:rsidRDefault="0011143B" w:rsidP="00425C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425C25">
              <w:rPr>
                <w:rFonts w:ascii="Times New Roman" w:eastAsia="Times New Roman" w:hAnsi="Times New Roman" w:cs="Times New Roman"/>
                <w:color w:val="000000"/>
                <w:sz w:val="18"/>
                <w:szCs w:val="18"/>
                <w:lang w:val="en-US" w:eastAsia="de-DE"/>
              </w:rPr>
              <w:instrText xml:space="preserve"> ADDIN ZOTERO_ITEM CSL_CITATION {"citationID":"a1u908gkdna","properties":{"formattedCitation":"(Munoz &amp; George-Nascimento, 2007)","plainCitation":"(Munoz &amp; George-Nascimento, 2007)"},"citationItems":[{"id":1717,"uris":["http://zotero.org/users/2331823/items/9262E7DR"],"uri":["http://zotero.org/users/2331823/items/9262E7DR"],"itemData":{"id":1717,"type":"article-journal","title":"Two new species of Ascarophis (Nematoda: Cystidicolidae) in marine fishes from Chile","container-title":"Journal of Parasitology","page":"1178–1188","volume":"93","issue":"5","source":"Google Scholar","shortTitle":"Two new species of Ascarophis (Nematoda","author":[{"family":"Munoz","given":"Gabriela"},{"family":"George-Nascimento","given":"Mario"}],"issued":{"date-parts":[["200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425C25" w:rsidRPr="00425C25">
              <w:rPr>
                <w:rFonts w:ascii="Times New Roman" w:hAnsi="Times New Roman" w:cs="Times New Roman"/>
                <w:sz w:val="18"/>
                <w:lang w:val="en-US"/>
              </w:rPr>
              <w:t>(Munoz &amp; George-Nascimento, 2007)</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H</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bacilliformis</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Bouvet Island, South Shetland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Orkney Islands, Kerguelen Subregion</w:t>
            </w:r>
          </w:p>
        </w:tc>
        <w:tc>
          <w:tcPr>
            <w:tcW w:w="3974" w:type="dxa"/>
            <w:shd w:val="clear" w:color="auto" w:fill="auto"/>
            <w:noWrap/>
            <w:hideMark/>
          </w:tcPr>
          <w:p w:rsidR="00F92C37" w:rsidRPr="006C69A8" w:rsidRDefault="00425C25" w:rsidP="00425C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jvs55m21i","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25C25">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r w:rsidR="00F92C37" w:rsidRPr="006C69A8">
              <w:rPr>
                <w:rFonts w:ascii="Times New Roman" w:eastAsia="Times New Roman" w:hAnsi="Times New Roman" w:cs="Times New Roman"/>
                <w:color w:val="000000"/>
                <w:sz w:val="18"/>
                <w:szCs w:val="18"/>
                <w:lang w:val="en-US" w:eastAsia="de-DE"/>
              </w:rPr>
              <w:t xml:space="preserve"> </w:t>
            </w:r>
          </w:p>
        </w:tc>
      </w:tr>
      <w:tr w:rsidR="00F92C37" w:rsidRPr="006C69A8" w:rsidTr="00A07221">
        <w:trPr>
          <w:trHeight w:val="296"/>
        </w:trPr>
        <w:tc>
          <w:tcPr>
            <w:tcW w:w="22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capitis</w:t>
            </w:r>
          </w:p>
        </w:tc>
        <w:tc>
          <w:tcPr>
            <w:tcW w:w="3863" w:type="dxa"/>
            <w:tcBorders>
              <w:bottom w:val="single" w:sz="4" w:space="0" w:color="auto"/>
            </w:tcBorders>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Georgia Island,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 Weddell Sea, South Orkney Islands, Wilkes Land</w:t>
            </w:r>
          </w:p>
        </w:tc>
        <w:tc>
          <w:tcPr>
            <w:tcW w:w="3974" w:type="dxa"/>
            <w:tcBorders>
              <w:bottom w:val="single" w:sz="4" w:space="0" w:color="auto"/>
            </w:tcBorders>
            <w:shd w:val="clear" w:color="auto" w:fill="auto"/>
            <w:noWrap/>
            <w:hideMark/>
          </w:tcPr>
          <w:p w:rsidR="00F92C37" w:rsidRPr="00425C25" w:rsidRDefault="00425C25" w:rsidP="00425C2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eastAsia="de-DE"/>
              </w:rPr>
              <w:instrText xml:space="preserve"> ADDIN ZOTERO_ITEM CSL_CITATION {"citationID":"Bs8bVbqU","properties":{"formattedCitation":"(Siegel, 1980b; Utevsky, 2005)","plainCitation":"(Siegel, 1980b; Utevsky, 2005)"},"citationItems":[{"id":1679,"uris":["http://zotero.org/users/2331823/items/9XH4ZXIU"],"uri":["http://zotero.org/users/2331823/items/9XH4ZXIU"],"itemData":{"id":1679,"type":"article-journal","title":"Quantitative investigations on parasites of antarctic channichthyid and nototheniid fishes.","container-title":"Meeresforschung","page":"146-156","volume":"28","issue":"2/3","source":"www.cabdirect.org","abstract":"The most frequent parasite species found in nearly 6000 nototheniid and channichthyid fishes of 5 species caught in the Atlantic sector of the Antarctic Ocean from October 1977 to March 1978 included the leeches Trulliobdella capitis and Glyptonotobdella antarctica, Pseudobenedenia nototheniae, Contracaecum sp. larvae and Corynosoma sp. larvae. No digeneans or cestodes were found. P. nototheniae...","language":"English","author":[{"family":"Siegel","given":"V."}],"issued":{"date-parts":[["1980"]]}}},{"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25C25">
              <w:rPr>
                <w:rFonts w:ascii="Times New Roman" w:hAnsi="Times New Roman" w:cs="Times New Roman"/>
                <w:sz w:val="18"/>
              </w:rPr>
              <w:t>(Siegel, 1980b; Utevsky, 2005)</w:t>
            </w:r>
            <w:r>
              <w:rPr>
                <w:rFonts w:ascii="Times New Roman" w:eastAsia="Times New Roman" w:hAnsi="Times New Roman" w:cs="Times New Roman"/>
                <w:color w:val="000000"/>
                <w:sz w:val="18"/>
                <w:szCs w:val="18"/>
                <w:lang w:val="en-US" w:eastAsia="de-DE"/>
              </w:rPr>
              <w:fldChar w:fldCharType="end"/>
            </w:r>
          </w:p>
        </w:tc>
      </w:tr>
      <w:tr w:rsidR="00F92C37" w:rsidRPr="00425C25" w:rsidTr="00A07221">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hannichthys rhinoceratus</w:t>
            </w:r>
          </w:p>
        </w:tc>
        <w:tc>
          <w:tcPr>
            <w:tcW w:w="993" w:type="dxa"/>
            <w:tcBorders>
              <w:top w:val="single" w:sz="4" w:space="0" w:color="auto"/>
            </w:tcBorders>
            <w:shd w:val="clear" w:color="auto" w:fill="auto"/>
            <w:noWrap/>
            <w:hideMark/>
          </w:tcPr>
          <w:p w:rsidR="00F92C37" w:rsidRPr="00AC5D8D" w:rsidRDefault="00AC5D8D"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1 - 750</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D34346" w:rsidRDefault="00F92C37" w:rsidP="00D34346">
            <w:pPr>
              <w:spacing w:after="0" w:line="240" w:lineRule="auto"/>
              <w:rPr>
                <w:rFonts w:ascii="Times New Roman" w:eastAsia="Times New Roman" w:hAnsi="Times New Roman" w:cs="Times New Roman"/>
                <w:i/>
                <w:iCs/>
                <w:color w:val="000000"/>
                <w:sz w:val="18"/>
                <w:szCs w:val="18"/>
                <w:lang w:val="en-US" w:eastAsia="de-DE"/>
              </w:rPr>
            </w:pPr>
            <w:r w:rsidRPr="00D34346">
              <w:rPr>
                <w:rFonts w:ascii="Times New Roman" w:eastAsia="Times New Roman" w:hAnsi="Times New Roman" w:cs="Times New Roman"/>
                <w:i/>
                <w:color w:val="000000"/>
                <w:sz w:val="18"/>
                <w:szCs w:val="18"/>
                <w:lang w:val="en-US" w:eastAsia="de-DE"/>
              </w:rPr>
              <w:t>Elytrophall</w:t>
            </w:r>
            <w:r w:rsidR="00D34346">
              <w:rPr>
                <w:rFonts w:ascii="Times New Roman" w:eastAsia="Times New Roman" w:hAnsi="Times New Roman" w:cs="Times New Roman"/>
                <w:i/>
                <w:color w:val="000000"/>
                <w:sz w:val="18"/>
                <w:szCs w:val="18"/>
                <w:lang w:val="en-US" w:eastAsia="de-DE"/>
              </w:rPr>
              <w:t>oides</w:t>
            </w:r>
            <w:r w:rsidRPr="00D34346">
              <w:rPr>
                <w:rFonts w:ascii="Times New Roman" w:eastAsia="Times New Roman" w:hAnsi="Times New Roman" w:cs="Times New Roman"/>
                <w:i/>
                <w:color w:val="000000"/>
                <w:sz w:val="18"/>
                <w:szCs w:val="18"/>
                <w:lang w:val="en-US" w:eastAsia="de-DE"/>
              </w:rPr>
              <w:t xml:space="preserve"> oatesi</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erguelen Subregion</w:t>
            </w:r>
          </w:p>
        </w:tc>
        <w:tc>
          <w:tcPr>
            <w:tcW w:w="3974" w:type="dxa"/>
            <w:tcBorders>
              <w:top w:val="single" w:sz="4" w:space="0" w:color="auto"/>
            </w:tcBorders>
            <w:shd w:val="clear" w:color="auto" w:fill="auto"/>
            <w:noWrap/>
            <w:hideMark/>
          </w:tcPr>
          <w:p w:rsidR="00F92C37" w:rsidRPr="006C69A8" w:rsidRDefault="00425C25" w:rsidP="00425C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qp2ls2leb","properties":{"formattedCitation":"(Lyadov, Parukhin &amp; Mironova, 1981; Parukhin &amp; Lyadov, 1981)","plainCitation":"(Lyadov, Parukhin &amp; Mironova, 1981; Parukhin &amp; Lyadov, 1981)"},"citationItems":[{"id":1713,"uris":["http://zotero.org/users/2331823/items/DX7D7R6B"],"uri":["http://zotero.org/users/2331823/items/DX7D7R6B"],"itemData":{"id":1713,"type":"article-journal","title":"Helminth fauna of fishes of the family Chaenichthyidae from the region of Kerguelen Islands","container-title":"Zoologicheskii zhurnal","page":"142-144","volume":"60","source":"Google Scholar","author":[{"family":"Lyadov","given":"V. N."},{"family":"Parukhin","given":"A. M."},{"family":"Mironova","given":"V. A."}],"issued":{"date-parts":[["1981"]]}}},{"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25C25">
              <w:rPr>
                <w:rFonts w:ascii="Times New Roman" w:hAnsi="Times New Roman" w:cs="Times New Roman"/>
                <w:sz w:val="18"/>
                <w:lang w:val="en-US"/>
              </w:rPr>
              <w:t>(Lyadov, Parukhin &amp; Mironova, 1981; Parukhin &amp; Lyadov, 1981)</w:t>
            </w:r>
            <w:r>
              <w:rPr>
                <w:rFonts w:ascii="Times New Roman" w:eastAsia="Times New Roman" w:hAnsi="Times New Roman" w:cs="Times New Roman"/>
                <w:color w:val="000000"/>
                <w:sz w:val="18"/>
                <w:szCs w:val="18"/>
                <w:lang w:val="en-US" w:eastAsia="de-DE"/>
              </w:rPr>
              <w:fldChar w:fldCharType="end"/>
            </w:r>
          </w:p>
        </w:tc>
      </w:tr>
      <w:tr w:rsidR="00F10CD6" w:rsidRPr="00930DD4" w:rsidTr="00A07221">
        <w:trPr>
          <w:trHeight w:val="296"/>
        </w:trPr>
        <w:tc>
          <w:tcPr>
            <w:tcW w:w="2263" w:type="dxa"/>
            <w:shd w:val="clear" w:color="auto" w:fill="auto"/>
            <w:noWrap/>
          </w:tcPr>
          <w:p w:rsidR="00F10CD6" w:rsidRPr="006C69A8" w:rsidRDefault="00F10CD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F10CD6" w:rsidRPr="006C69A8" w:rsidRDefault="00F10CD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F10CD6" w:rsidRPr="006C69A8" w:rsidRDefault="00F10CD6"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tcPr>
          <w:p w:rsidR="00F10CD6" w:rsidRPr="00F10CD6" w:rsidRDefault="00F10CD6" w:rsidP="00F850BF">
            <w:pPr>
              <w:spacing w:after="0" w:line="240" w:lineRule="auto"/>
              <w:rPr>
                <w:rFonts w:ascii="Times New Roman" w:eastAsia="Times New Roman" w:hAnsi="Times New Roman" w:cs="Times New Roman"/>
                <w:i/>
                <w:color w:val="000000"/>
                <w:sz w:val="18"/>
                <w:szCs w:val="18"/>
                <w:lang w:val="en-US" w:eastAsia="de-DE"/>
              </w:rPr>
            </w:pPr>
            <w:r w:rsidRPr="00F10CD6">
              <w:rPr>
                <w:rFonts w:ascii="Times New Roman" w:eastAsia="Times New Roman" w:hAnsi="Times New Roman" w:cs="Times New Roman"/>
                <w:i/>
                <w:color w:val="000000"/>
                <w:sz w:val="18"/>
                <w:szCs w:val="18"/>
                <w:lang w:val="en-US" w:eastAsia="de-DE"/>
              </w:rPr>
              <w:t>Derogenes varicus</w:t>
            </w:r>
          </w:p>
        </w:tc>
        <w:tc>
          <w:tcPr>
            <w:tcW w:w="3863" w:type="dxa"/>
            <w:shd w:val="clear" w:color="auto" w:fill="auto"/>
            <w:noWrap/>
          </w:tcPr>
          <w:p w:rsidR="00F10CD6" w:rsidRPr="006C69A8" w:rsidRDefault="00F10CD6"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Heard Island</w:t>
            </w:r>
          </w:p>
        </w:tc>
        <w:tc>
          <w:tcPr>
            <w:tcW w:w="3974" w:type="dxa"/>
            <w:shd w:val="clear" w:color="auto" w:fill="auto"/>
            <w:noWrap/>
          </w:tcPr>
          <w:p w:rsidR="00F10CD6" w:rsidRDefault="00F10CD6"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rsmlbu8l2","properties":{"formattedCitation":"(Zdzitowiecki &amp; Pisano, 1996)","plainCitation":"(Zdzitowiecki &amp; Pisano, 1996)"},"citationItems":[{"id":1741,"uris":["http://zotero.org/users/2331823/items/L28ZXH8T"],"uri":["http://zotero.org/users/2331823/items/L28ZXH8T"],"itemData":{"id":1741,"type":"article-journal","title":"New records of Digenea infection elasmobranch and teleost fish off Heard Island (Kerguelen sub-region, sub-Antarctic).","container-title":"Archive of Fishery and Marine Research","page":"265–272","volume":"43","issue":"3","source":"Google Scholar","author":[{"family":"Zdzitowiecki","given":"K."},{"family":"Pisano","given":"E."}],"issued":{"date-parts":[["199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F10CD6">
              <w:rPr>
                <w:rFonts w:ascii="Times New Roman" w:hAnsi="Times New Roman" w:cs="Times New Roman"/>
                <w:sz w:val="18"/>
              </w:rPr>
              <w:t>(Zdzitowiecki &amp; Pisano, 1996)</w:t>
            </w:r>
            <w:r>
              <w:rPr>
                <w:rFonts w:ascii="Times New Roman" w:eastAsia="Times New Roman" w:hAnsi="Times New Roman" w:cs="Times New Roman"/>
                <w:color w:val="000000"/>
                <w:sz w:val="18"/>
                <w:szCs w:val="18"/>
                <w:lang w:val="en-US" w:eastAsia="de-DE"/>
              </w:rPr>
              <w:fldChar w:fldCharType="end"/>
            </w:r>
          </w:p>
        </w:tc>
      </w:tr>
      <w:tr w:rsidR="001C2BC6" w:rsidRPr="00930DD4" w:rsidTr="00A07221">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Pr="006C69A8" w:rsidRDefault="001C2BC6"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tcPr>
          <w:p w:rsidR="001C2BC6" w:rsidRPr="001C2BC6" w:rsidRDefault="001C2BC6" w:rsidP="00F850BF">
            <w:pPr>
              <w:spacing w:after="0" w:line="240" w:lineRule="auto"/>
              <w:rPr>
                <w:rFonts w:ascii="Times New Roman" w:eastAsia="Times New Roman" w:hAnsi="Times New Roman" w:cs="Times New Roman"/>
                <w:i/>
                <w:color w:val="000000"/>
                <w:sz w:val="18"/>
                <w:szCs w:val="18"/>
                <w:lang w:val="en-US" w:eastAsia="de-DE"/>
              </w:rPr>
            </w:pPr>
            <w:r w:rsidRPr="001C2BC6">
              <w:rPr>
                <w:rFonts w:ascii="Times New Roman" w:eastAsia="Times New Roman" w:hAnsi="Times New Roman" w:cs="Times New Roman"/>
                <w:i/>
                <w:color w:val="000000"/>
                <w:sz w:val="18"/>
                <w:szCs w:val="18"/>
                <w:lang w:val="en-US" w:eastAsia="de-DE"/>
              </w:rPr>
              <w:t>Gonocerca phycidis</w:t>
            </w:r>
          </w:p>
        </w:tc>
        <w:tc>
          <w:tcPr>
            <w:tcW w:w="38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w:t>
            </w:r>
          </w:p>
        </w:tc>
        <w:tc>
          <w:tcPr>
            <w:tcW w:w="3974" w:type="dxa"/>
            <w:shd w:val="clear" w:color="auto" w:fill="auto"/>
            <w:noWrap/>
          </w:tcPr>
          <w:p w:rsidR="001C2BC6" w:rsidRDefault="001C2BC6"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tft5nj0b2","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C2BC6">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1C2BC6" w:rsidRPr="00930DD4" w:rsidTr="00A07221">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Pr="006C69A8" w:rsidRDefault="001C2BC6"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tcPr>
          <w:p w:rsidR="001C2BC6" w:rsidRPr="001C2BC6" w:rsidRDefault="001C2BC6" w:rsidP="00F850BF">
            <w:pPr>
              <w:spacing w:after="0" w:line="240" w:lineRule="auto"/>
              <w:rPr>
                <w:rFonts w:ascii="Times New Roman" w:eastAsia="Times New Roman" w:hAnsi="Times New Roman" w:cs="Times New Roman"/>
                <w:i/>
                <w:color w:val="000000"/>
                <w:sz w:val="18"/>
                <w:szCs w:val="18"/>
                <w:lang w:val="en-US" w:eastAsia="de-DE"/>
              </w:rPr>
            </w:pPr>
            <w:r w:rsidRPr="001C2BC6">
              <w:rPr>
                <w:rFonts w:ascii="Times New Roman" w:eastAsia="Times New Roman" w:hAnsi="Times New Roman" w:cs="Times New Roman"/>
                <w:i/>
                <w:color w:val="000000"/>
                <w:sz w:val="18"/>
                <w:szCs w:val="18"/>
                <w:lang w:val="en-US" w:eastAsia="de-DE"/>
              </w:rPr>
              <w:t>Lecithaster macrocotyle</w:t>
            </w:r>
          </w:p>
        </w:tc>
        <w:tc>
          <w:tcPr>
            <w:tcW w:w="38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w:t>
            </w:r>
          </w:p>
        </w:tc>
        <w:tc>
          <w:tcPr>
            <w:tcW w:w="3974" w:type="dxa"/>
            <w:shd w:val="clear" w:color="auto" w:fill="auto"/>
            <w:noWrap/>
          </w:tcPr>
          <w:p w:rsidR="001C2BC6" w:rsidRDefault="001C2BC6"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kjp0sp4b0","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C2BC6">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1C2BC6" w:rsidRPr="00930DD4" w:rsidTr="00A07221">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Pr="006C69A8" w:rsidRDefault="001C2BC6"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tcPr>
          <w:p w:rsidR="001C2BC6" w:rsidRPr="001C2BC6" w:rsidRDefault="001C2BC6"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Lecithaster micropsi</w:t>
            </w:r>
          </w:p>
        </w:tc>
        <w:tc>
          <w:tcPr>
            <w:tcW w:w="3863" w:type="dxa"/>
            <w:shd w:val="clear" w:color="auto" w:fill="auto"/>
            <w:noWrap/>
          </w:tcPr>
          <w:p w:rsidR="001C2BC6" w:rsidRDefault="001C2BC6"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Heard Island</w:t>
            </w:r>
          </w:p>
        </w:tc>
        <w:tc>
          <w:tcPr>
            <w:tcW w:w="3974" w:type="dxa"/>
            <w:shd w:val="clear" w:color="auto" w:fill="auto"/>
            <w:noWrap/>
          </w:tcPr>
          <w:p w:rsidR="001C2BC6" w:rsidRDefault="001C2BC6"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ukor83srr","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C2BC6">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F92C37" w:rsidRPr="00930DD4" w:rsidTr="000946D8">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etraphyllidea</w:t>
            </w:r>
            <w:r w:rsidR="009F2BA3">
              <w:rPr>
                <w:rFonts w:ascii="Times New Roman" w:eastAsia="Times New Roman" w:hAnsi="Times New Roman" w:cs="Times New Roman"/>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Heard Island Plateau</w:t>
            </w:r>
          </w:p>
        </w:tc>
        <w:tc>
          <w:tcPr>
            <w:tcW w:w="3974" w:type="dxa"/>
            <w:shd w:val="clear" w:color="auto" w:fill="auto"/>
            <w:noWrap/>
            <w:hideMark/>
          </w:tcPr>
          <w:p w:rsidR="00F92C37" w:rsidRPr="006C69A8" w:rsidRDefault="000D4F5C"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930DD4">
              <w:rPr>
                <w:rFonts w:ascii="Times New Roman" w:eastAsia="Times New Roman" w:hAnsi="Times New Roman" w:cs="Times New Roman"/>
                <w:color w:val="000000"/>
                <w:sz w:val="18"/>
                <w:szCs w:val="18"/>
                <w:lang w:val="en-US" w:eastAsia="de-DE"/>
              </w:rPr>
              <w:instrText xml:space="preserve"> ADDIN ZOTERO_ITEM CSL_CITATION {"citationID":"a1oq7slplev","properties":{"formattedCitation":"(Wojciechowska, Pisano &amp; Zdzitowiecki, 1995)","plainCitation":"(Wojciechowska, Pisano &amp; Zdzitowiecki, 1995)"},"citationItems":[{"id":1693,"uris":["http://zotero.org/users/2331823/items/CJ634N9K"],"uri":["http://zotero.org/users/2331823/items/CJ634N9K"],"itemData":{"id":1693,"type":"article-journal","title":"Cestodes in fishes at tha Heard Island (Subantarctic)","container-title":"Polish Polar Research","page":"205–212","volume":"16","source":"Google Scholar","author":[{"family":"Wojciechowska","given":"A."},{"family":"Pisano","given":"E."},{"family":"Zdzitowiecki","given":"K."}],"issued":{"date-parts":[["199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930DD4" w:rsidRPr="00930DD4">
              <w:rPr>
                <w:rFonts w:ascii="Times New Roman" w:hAnsi="Times New Roman" w:cs="Times New Roman"/>
                <w:sz w:val="18"/>
                <w:lang w:val="en-US"/>
              </w:rPr>
              <w:t>(Wojciechowska, Pisano &amp; Zdzitowiecki, 1995)</w:t>
            </w:r>
            <w:r>
              <w:rPr>
                <w:rFonts w:ascii="Times New Roman" w:eastAsia="Times New Roman" w:hAnsi="Times New Roman" w:cs="Times New Roman"/>
                <w:color w:val="000000"/>
                <w:sz w:val="18"/>
                <w:szCs w:val="18"/>
                <w:lang w:val="en-US" w:eastAsia="de-DE"/>
              </w:rPr>
              <w:fldChar w:fldCharType="end"/>
            </w:r>
          </w:p>
        </w:tc>
      </w:tr>
      <w:tr w:rsidR="00F92C37" w:rsidRPr="00930DD4" w:rsidTr="000946D8">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D34346"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D34346">
              <w:rPr>
                <w:rFonts w:ascii="Times New Roman" w:eastAsia="Times New Roman" w:hAnsi="Times New Roman" w:cs="Times New Roman"/>
                <w:i/>
                <w:color w:val="000000"/>
                <w:sz w:val="18"/>
                <w:szCs w:val="18"/>
                <w:lang w:val="en-US" w:eastAsia="de-DE"/>
              </w:rPr>
              <w:t>Bothriocephalus antarcticu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Heard Island Plateau</w:t>
            </w:r>
          </w:p>
        </w:tc>
        <w:tc>
          <w:tcPr>
            <w:tcW w:w="3974" w:type="dxa"/>
            <w:shd w:val="clear" w:color="auto" w:fill="auto"/>
            <w:noWrap/>
            <w:hideMark/>
          </w:tcPr>
          <w:p w:rsidR="00F92C37" w:rsidRPr="006C69A8" w:rsidRDefault="00930DD4"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pg4ojpm1o","properties":{"formattedCitation":"(Wojciechowska, Pisano &amp; Zdzitowiecki, 1995)","plainCitation":"(Wojciechowska, Pisano &amp; Zdzitowiecki, 1995)"},"citationItems":[{"id":1693,"uris":["http://zotero.org/users/2331823/items/CJ634N9K"],"uri":["http://zotero.org/users/2331823/items/CJ634N9K"],"itemData":{"id":1693,"type":"article-journal","title":"Cestodes in fishes at tha Heard Island (Subantarctic)","container-title":"Polish Polar Research","page":"205–212","volume":"16","source":"Google Scholar","author":[{"family":"Wojciechowska","given":"A."},{"family":"Pisano","given":"E."},{"family":"Zdzitowiecki","given":"K."}],"issued":{"date-parts":[["199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930DD4">
              <w:rPr>
                <w:rFonts w:ascii="Times New Roman" w:hAnsi="Times New Roman" w:cs="Times New Roman"/>
                <w:sz w:val="18"/>
                <w:lang w:val="en-US"/>
              </w:rPr>
              <w:t>(Wojciechowska, Pisano &amp; Zdzitowiecki, 1995)</w:t>
            </w:r>
            <w:r>
              <w:rPr>
                <w:rFonts w:ascii="Times New Roman" w:eastAsia="Times New Roman" w:hAnsi="Times New Roman" w:cs="Times New Roman"/>
                <w:color w:val="000000"/>
                <w:sz w:val="18"/>
                <w:szCs w:val="18"/>
                <w:lang w:val="en-US" w:eastAsia="de-DE"/>
              </w:rPr>
              <w:fldChar w:fldCharType="end"/>
            </w:r>
          </w:p>
        </w:tc>
      </w:tr>
      <w:tr w:rsidR="00183CD1" w:rsidRPr="00930DD4" w:rsidTr="000946D8">
        <w:trPr>
          <w:trHeight w:val="296"/>
        </w:trPr>
        <w:tc>
          <w:tcPr>
            <w:tcW w:w="2263" w:type="dxa"/>
            <w:shd w:val="clear" w:color="auto" w:fill="auto"/>
            <w:noWrap/>
          </w:tcPr>
          <w:p w:rsidR="00183CD1" w:rsidRPr="006C69A8" w:rsidRDefault="00183CD1"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83CD1" w:rsidRPr="006C69A8" w:rsidRDefault="00183CD1"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83CD1" w:rsidRDefault="000946D8"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A</w:t>
            </w:r>
          </w:p>
        </w:tc>
        <w:tc>
          <w:tcPr>
            <w:tcW w:w="3083" w:type="dxa"/>
            <w:shd w:val="clear" w:color="auto" w:fill="auto"/>
            <w:noWrap/>
          </w:tcPr>
          <w:p w:rsidR="00183CD1" w:rsidRDefault="000946D8" w:rsidP="000946D8">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Corynosoma bullosum</w:t>
            </w:r>
          </w:p>
        </w:tc>
        <w:tc>
          <w:tcPr>
            <w:tcW w:w="3863" w:type="dxa"/>
            <w:shd w:val="clear" w:color="auto" w:fill="auto"/>
            <w:noWrap/>
          </w:tcPr>
          <w:p w:rsidR="00183CD1" w:rsidRDefault="000946D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Heard Island</w:t>
            </w:r>
          </w:p>
        </w:tc>
        <w:tc>
          <w:tcPr>
            <w:tcW w:w="3974" w:type="dxa"/>
            <w:shd w:val="clear" w:color="auto" w:fill="auto"/>
            <w:noWrap/>
          </w:tcPr>
          <w:p w:rsidR="00183CD1" w:rsidRDefault="000946D8"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98b9bj8rk","properties":{"formattedCitation":"(Zdzitowiecki &amp; Pisano, 1996)","plainCitation":"(Zdzitowiecki &amp; Pisano, 1996)"},"citationItems":[{"id":1741,"uris":["http://zotero.org/users/2331823/items/L28ZXH8T"],"uri":["http://zotero.org/users/2331823/items/L28ZXH8T"],"itemData":{"id":1741,"type":"article-journal","title":"New records of Digenea infection elasmobranch and teleost fish off Heard Island (Kerguelen sub-region, sub-Antarctic).","container-title":"Archive of Fishery and Marine Research","page":"265–272","volume":"43","issue":"3","source":"Google Scholar","author":[{"family":"Zdzitowiecki","given":"K."},{"family":"Pisano","given":"E."}],"issued":{"date-parts":[["199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946D8">
              <w:rPr>
                <w:rFonts w:ascii="Times New Roman" w:hAnsi="Times New Roman" w:cs="Times New Roman"/>
                <w:sz w:val="18"/>
              </w:rPr>
              <w:t>(Zdzitowiecki &amp; Pisano, 1996)</w:t>
            </w:r>
            <w:r>
              <w:rPr>
                <w:rFonts w:ascii="Times New Roman" w:eastAsia="Times New Roman" w:hAnsi="Times New Roman" w:cs="Times New Roman"/>
                <w:color w:val="000000"/>
                <w:sz w:val="18"/>
                <w:szCs w:val="18"/>
                <w:lang w:val="en-US" w:eastAsia="de-DE"/>
              </w:rPr>
              <w:fldChar w:fldCharType="end"/>
            </w:r>
          </w:p>
        </w:tc>
      </w:tr>
      <w:tr w:rsidR="00183CD1" w:rsidRPr="00930DD4" w:rsidTr="001C2BC6">
        <w:trPr>
          <w:trHeight w:val="296"/>
        </w:trPr>
        <w:tc>
          <w:tcPr>
            <w:tcW w:w="2263" w:type="dxa"/>
            <w:shd w:val="clear" w:color="auto" w:fill="auto"/>
            <w:noWrap/>
          </w:tcPr>
          <w:p w:rsidR="00183CD1" w:rsidRPr="006C69A8" w:rsidRDefault="00183CD1"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83CD1" w:rsidRPr="006C69A8" w:rsidRDefault="00183CD1"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83CD1" w:rsidRDefault="00183CD1"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183CD1" w:rsidRDefault="000946D8"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Corynosoma hamanni</w:t>
            </w:r>
          </w:p>
        </w:tc>
        <w:tc>
          <w:tcPr>
            <w:tcW w:w="3863" w:type="dxa"/>
            <w:shd w:val="clear" w:color="auto" w:fill="auto"/>
            <w:noWrap/>
          </w:tcPr>
          <w:p w:rsidR="00183CD1" w:rsidRDefault="000946D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w:t>
            </w:r>
          </w:p>
        </w:tc>
        <w:tc>
          <w:tcPr>
            <w:tcW w:w="3974" w:type="dxa"/>
            <w:shd w:val="clear" w:color="auto" w:fill="auto"/>
            <w:noWrap/>
          </w:tcPr>
          <w:p w:rsidR="00183CD1" w:rsidRDefault="000946D8"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l3bd2q250","properties":{"formattedCitation":"(Lyadov, Parukhin &amp; Mironova, 1981)","plainCitation":"(Lyadov, Parukhin &amp; Mironova, 1981)"},"citationItems":[{"id":1713,"uris":["http://zotero.org/users/2331823/items/DX7D7R6B"],"uri":["http://zotero.org/users/2331823/items/DX7D7R6B"],"itemData":{"id":1713,"type":"article-journal","title":"Helminth fauna of fishes of the family Chaenichthyidae from the region of Kerguelen Islands","container-title":"Zoologicheskii zhurnal","page":"142-144","volume":"60","source":"Google Scholar","author":[{"family":"Lyadov","given":"V. N."},{"family":"Parukhin","given":"A. M."},{"family":"Mironova","given":"V. A."}],"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946D8">
              <w:rPr>
                <w:rFonts w:ascii="Times New Roman" w:hAnsi="Times New Roman" w:cs="Times New Roman"/>
                <w:sz w:val="18"/>
              </w:rPr>
              <w:t>(Lyadov, Parukhin &amp; Mironova, 1981)</w:t>
            </w:r>
            <w:r>
              <w:rPr>
                <w:rFonts w:ascii="Times New Roman" w:eastAsia="Times New Roman" w:hAnsi="Times New Roman" w:cs="Times New Roman"/>
                <w:color w:val="000000"/>
                <w:sz w:val="18"/>
                <w:szCs w:val="18"/>
                <w:lang w:val="en-US" w:eastAsia="de-DE"/>
              </w:rPr>
              <w:fldChar w:fldCharType="end"/>
            </w:r>
          </w:p>
        </w:tc>
      </w:tr>
      <w:tr w:rsidR="001C2BC6" w:rsidRPr="00930DD4" w:rsidTr="001C2BC6">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Pr="006C69A8" w:rsidRDefault="001C2BC6"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N</w:t>
            </w:r>
          </w:p>
        </w:tc>
        <w:tc>
          <w:tcPr>
            <w:tcW w:w="3083" w:type="dxa"/>
            <w:shd w:val="clear" w:color="auto" w:fill="auto"/>
            <w:noWrap/>
          </w:tcPr>
          <w:p w:rsidR="001C2BC6" w:rsidRPr="00D34346" w:rsidRDefault="001C2BC6"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 xml:space="preserve">Anisakis </w:t>
            </w:r>
            <w:r w:rsidRPr="001C2BC6">
              <w:rPr>
                <w:rFonts w:ascii="Times New Roman" w:eastAsia="Times New Roman" w:hAnsi="Times New Roman" w:cs="Times New Roman"/>
                <w:color w:val="000000"/>
                <w:sz w:val="18"/>
                <w:szCs w:val="18"/>
                <w:lang w:val="en-US" w:eastAsia="de-DE"/>
              </w:rPr>
              <w:t>sp.</w:t>
            </w:r>
          </w:p>
        </w:tc>
        <w:tc>
          <w:tcPr>
            <w:tcW w:w="38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w:t>
            </w:r>
          </w:p>
        </w:tc>
        <w:tc>
          <w:tcPr>
            <w:tcW w:w="3974" w:type="dxa"/>
            <w:shd w:val="clear" w:color="auto" w:fill="auto"/>
            <w:noWrap/>
          </w:tcPr>
          <w:p w:rsidR="001C2BC6" w:rsidRDefault="001C2BC6"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lohnaimnc","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C2BC6">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1C2BC6" w:rsidRPr="00930DD4" w:rsidTr="001C2BC6">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Default="001C2BC6"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1C2BC6" w:rsidRDefault="001C2BC6"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Contracaecum</w:t>
            </w:r>
            <w:r w:rsidRPr="001C2BC6">
              <w:rPr>
                <w:rFonts w:ascii="Times New Roman" w:eastAsia="Times New Roman" w:hAnsi="Times New Roman" w:cs="Times New Roman"/>
                <w:color w:val="000000"/>
                <w:sz w:val="18"/>
                <w:szCs w:val="18"/>
                <w:lang w:val="en-US" w:eastAsia="de-DE"/>
              </w:rPr>
              <w:t xml:space="preserve"> sp</w:t>
            </w:r>
            <w:r>
              <w:rPr>
                <w:rFonts w:ascii="Times New Roman" w:eastAsia="Times New Roman" w:hAnsi="Times New Roman" w:cs="Times New Roman"/>
                <w:i/>
                <w:color w:val="000000"/>
                <w:sz w:val="18"/>
                <w:szCs w:val="18"/>
                <w:lang w:val="en-US" w:eastAsia="de-DE"/>
              </w:rPr>
              <w:t>.</w:t>
            </w:r>
          </w:p>
        </w:tc>
        <w:tc>
          <w:tcPr>
            <w:tcW w:w="3863" w:type="dxa"/>
            <w:shd w:val="clear" w:color="auto" w:fill="auto"/>
            <w:noWrap/>
          </w:tcPr>
          <w:p w:rsidR="001C2BC6" w:rsidRDefault="001C2BC6"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w:t>
            </w:r>
          </w:p>
        </w:tc>
        <w:tc>
          <w:tcPr>
            <w:tcW w:w="3974" w:type="dxa"/>
            <w:shd w:val="clear" w:color="auto" w:fill="auto"/>
            <w:noWrap/>
          </w:tcPr>
          <w:p w:rsidR="001C2BC6" w:rsidRDefault="001C2BC6"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aq1v47h64","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C2BC6">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1C2BC6" w:rsidRPr="00930DD4" w:rsidTr="001C2BC6">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Default="001C2BC6"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1C2BC6" w:rsidRDefault="001C2BC6"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Dichelyne fraseri</w:t>
            </w:r>
          </w:p>
        </w:tc>
        <w:tc>
          <w:tcPr>
            <w:tcW w:w="3863" w:type="dxa"/>
            <w:shd w:val="clear" w:color="auto" w:fill="auto"/>
            <w:noWrap/>
          </w:tcPr>
          <w:p w:rsidR="001C2BC6" w:rsidRDefault="00183CD1"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w:t>
            </w:r>
          </w:p>
        </w:tc>
        <w:tc>
          <w:tcPr>
            <w:tcW w:w="3974" w:type="dxa"/>
            <w:shd w:val="clear" w:color="auto" w:fill="auto"/>
            <w:noWrap/>
          </w:tcPr>
          <w:p w:rsidR="001C2BC6" w:rsidRDefault="00183CD1"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j615unsqv","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83CD1">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1C2BC6" w:rsidRPr="00930DD4" w:rsidTr="001C2BC6">
        <w:trPr>
          <w:trHeight w:val="296"/>
        </w:trPr>
        <w:tc>
          <w:tcPr>
            <w:tcW w:w="226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C2BC6" w:rsidRPr="006C69A8" w:rsidRDefault="001C2BC6"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C2BC6" w:rsidRDefault="00183CD1"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Cr</w:t>
            </w:r>
          </w:p>
        </w:tc>
        <w:tc>
          <w:tcPr>
            <w:tcW w:w="3083" w:type="dxa"/>
            <w:shd w:val="clear" w:color="auto" w:fill="auto"/>
            <w:noWrap/>
          </w:tcPr>
          <w:p w:rsidR="001C2BC6" w:rsidRDefault="00183CD1"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Eubrachiella gaini gaini</w:t>
            </w:r>
          </w:p>
        </w:tc>
        <w:tc>
          <w:tcPr>
            <w:tcW w:w="3863" w:type="dxa"/>
            <w:shd w:val="clear" w:color="auto" w:fill="auto"/>
            <w:noWrap/>
          </w:tcPr>
          <w:p w:rsidR="001C2BC6" w:rsidRDefault="00183CD1"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Kerguelen Island, Heard Island</w:t>
            </w:r>
          </w:p>
        </w:tc>
        <w:tc>
          <w:tcPr>
            <w:tcW w:w="3974" w:type="dxa"/>
            <w:shd w:val="clear" w:color="auto" w:fill="auto"/>
            <w:noWrap/>
          </w:tcPr>
          <w:p w:rsidR="001C2BC6" w:rsidRPr="00183CD1" w:rsidRDefault="00183CD1" w:rsidP="00930DD4">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183CD1">
              <w:rPr>
                <w:rFonts w:ascii="Times New Roman" w:eastAsia="Times New Roman" w:hAnsi="Times New Roman" w:cs="Times New Roman"/>
                <w:color w:val="000000"/>
                <w:sz w:val="18"/>
                <w:szCs w:val="18"/>
                <w:lang w:eastAsia="de-DE"/>
              </w:rPr>
              <w:instrText xml:space="preserve"> ADDIN ZOTERO_ITEM CSL_CITATION {"citationID":"a1qmh1j3ipt","properties":{"formattedCitation":"(Lyadov, Parukhin &amp; Mironova, 1981; Rohde et al., 1998)","plainCitation":"(Lyadov, Parukhin &amp; Mironova, 1981; Rohde et al., 1998)"},"citationItems":[{"id":1713,"uris":["http://zotero.org/users/2331823/items/DX7D7R6B"],"uri":["http://zotero.org/users/2331823/items/DX7D7R6B"],"itemData":{"id":1713,"type":"article-journal","title":"Helminth fauna of fishes of the family Chaenichthyidae from the region of Kerguelen Islands","container-title":"Zoologicheskii zhurnal","page":"142-144","volume":"60","source":"Google Scholar","author":[{"family":"Lyadov","given":"V. N."},{"family":"Parukhin","given":"A. M."},{"family":"Mironova","given":"V. A."}],"issued":{"date-parts":[["1981"]]}}},{"id":12,"uris":["http://zotero.org/users/2331823/items/2HVEB8PB"],"uri":["http://zotero.org/users/2331823/items/2HVEB8PB"],"itemData":{"id":12,"type":"article-journal","title":"Parasites of Antarctic fishes: Monogenea, Copepoda and Acanthocephala","container-title":"Marine and Freshwater Research","page":"121–125","volume":"49","issue":"2","source":"Google Scholar","shortTitle":"Parasites of Antarctic fishes","author":[{"family":"Rohde","given":"Klaus"},{"family":"Ho","given":"Ju-Shey"},{"family":"Smales","given":"Lesley"},{"family":"Williams","given":"Richard"}],"issued":{"date-parts":[["199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83CD1">
              <w:rPr>
                <w:rFonts w:ascii="Times New Roman" w:hAnsi="Times New Roman" w:cs="Times New Roman"/>
                <w:sz w:val="18"/>
              </w:rPr>
              <w:t>(Lyadov, Parukhin &amp; Mironova, 1981; Rohde et al., 1998)</w:t>
            </w:r>
            <w:r>
              <w:rPr>
                <w:rFonts w:ascii="Times New Roman" w:eastAsia="Times New Roman" w:hAnsi="Times New Roman" w:cs="Times New Roman"/>
                <w:color w:val="000000"/>
                <w:sz w:val="18"/>
                <w:szCs w:val="18"/>
                <w:lang w:val="en-US" w:eastAsia="de-DE"/>
              </w:rPr>
              <w:fldChar w:fldCharType="end"/>
            </w:r>
          </w:p>
        </w:tc>
      </w:tr>
      <w:tr w:rsidR="001C2BC6" w:rsidRPr="00930DD4" w:rsidTr="001C2BC6">
        <w:trPr>
          <w:trHeight w:val="296"/>
        </w:trPr>
        <w:tc>
          <w:tcPr>
            <w:tcW w:w="2263" w:type="dxa"/>
            <w:tcBorders>
              <w:bottom w:val="single" w:sz="4" w:space="0" w:color="auto"/>
            </w:tcBorders>
            <w:shd w:val="clear" w:color="auto" w:fill="auto"/>
            <w:noWrap/>
          </w:tcPr>
          <w:p w:rsidR="001C2BC6" w:rsidRPr="00183CD1" w:rsidRDefault="001C2BC6" w:rsidP="00F850BF">
            <w:pPr>
              <w:spacing w:after="0" w:line="240" w:lineRule="auto"/>
              <w:rPr>
                <w:rFonts w:ascii="Times New Roman" w:eastAsia="Times New Roman" w:hAnsi="Times New Roman" w:cs="Times New Roman"/>
                <w:i/>
                <w:iCs/>
                <w:color w:val="000000"/>
                <w:sz w:val="18"/>
                <w:szCs w:val="18"/>
                <w:lang w:eastAsia="de-DE"/>
              </w:rPr>
            </w:pPr>
          </w:p>
        </w:tc>
        <w:tc>
          <w:tcPr>
            <w:tcW w:w="993" w:type="dxa"/>
            <w:tcBorders>
              <w:bottom w:val="single" w:sz="4" w:space="0" w:color="auto"/>
            </w:tcBorders>
            <w:shd w:val="clear" w:color="auto" w:fill="auto"/>
            <w:noWrap/>
          </w:tcPr>
          <w:p w:rsidR="001C2BC6" w:rsidRPr="00183CD1" w:rsidRDefault="001C2BC6"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tcBorders>
              <w:bottom w:val="single" w:sz="4" w:space="0" w:color="auto"/>
            </w:tcBorders>
            <w:shd w:val="clear" w:color="auto" w:fill="auto"/>
            <w:noWrap/>
          </w:tcPr>
          <w:p w:rsidR="001C2BC6" w:rsidRPr="00183CD1" w:rsidRDefault="001C2BC6" w:rsidP="00F850BF">
            <w:pPr>
              <w:spacing w:after="0" w:line="240" w:lineRule="auto"/>
              <w:rPr>
                <w:rFonts w:ascii="Times New Roman" w:eastAsia="Times New Roman" w:hAnsi="Times New Roman" w:cs="Times New Roman"/>
                <w:sz w:val="18"/>
                <w:szCs w:val="18"/>
                <w:lang w:eastAsia="de-DE"/>
              </w:rPr>
            </w:pPr>
          </w:p>
        </w:tc>
        <w:tc>
          <w:tcPr>
            <w:tcW w:w="3083" w:type="dxa"/>
            <w:tcBorders>
              <w:bottom w:val="single" w:sz="4" w:space="0" w:color="auto"/>
            </w:tcBorders>
            <w:shd w:val="clear" w:color="auto" w:fill="auto"/>
            <w:noWrap/>
          </w:tcPr>
          <w:p w:rsidR="001C2BC6" w:rsidRDefault="00183CD1"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 xml:space="preserve">Crustacea </w:t>
            </w:r>
            <w:r w:rsidRPr="00183CD1">
              <w:rPr>
                <w:rFonts w:ascii="Times New Roman" w:eastAsia="Times New Roman" w:hAnsi="Times New Roman" w:cs="Times New Roman"/>
                <w:color w:val="000000"/>
                <w:sz w:val="18"/>
                <w:szCs w:val="18"/>
                <w:lang w:val="en-US" w:eastAsia="de-DE"/>
              </w:rPr>
              <w:t>indet.</w:t>
            </w:r>
          </w:p>
        </w:tc>
        <w:tc>
          <w:tcPr>
            <w:tcW w:w="3863" w:type="dxa"/>
            <w:tcBorders>
              <w:bottom w:val="single" w:sz="4" w:space="0" w:color="auto"/>
            </w:tcBorders>
            <w:shd w:val="clear" w:color="auto" w:fill="auto"/>
            <w:noWrap/>
          </w:tcPr>
          <w:p w:rsidR="001C2BC6" w:rsidRDefault="00183CD1"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Heard Island</w:t>
            </w:r>
          </w:p>
        </w:tc>
        <w:tc>
          <w:tcPr>
            <w:tcW w:w="3974" w:type="dxa"/>
            <w:tcBorders>
              <w:bottom w:val="single" w:sz="4" w:space="0" w:color="auto"/>
            </w:tcBorders>
            <w:shd w:val="clear" w:color="auto" w:fill="auto"/>
            <w:noWrap/>
          </w:tcPr>
          <w:p w:rsidR="001C2BC6" w:rsidRDefault="00183CD1" w:rsidP="00930DD4">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966iqe9vb","properties":{"formattedCitation":"(Rohde, Hayward &amp; Heap, 1995)","plainCitation":"(Rohde, Hayward &amp; Heap, 1995)"},"citationItems":[{"id":267,"uris":["http://zotero.org/users/2331823/items/QZ8V6AM4"],"uri":["http://zotero.org/users/2331823/items/QZ8V6AM4"],"itemData":{"id":267,"type":"article-journal","title":"Aspects of the ecology of metazoan ectoparasites of marine fishes","container-title":"International journal for parasitology","page":"945–970","volume":"25","issue":"8","source":"Google Scholar","author":[{"family":"Rohde","given":"Klaus"},{"family":"Hayward","given":"Craig"},{"family":"Heap","given":"Maureen"}],"issued":{"date-parts":[["199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83CD1">
              <w:rPr>
                <w:rFonts w:ascii="Times New Roman" w:hAnsi="Times New Roman" w:cs="Times New Roman"/>
                <w:sz w:val="18"/>
              </w:rPr>
              <w:t>(Rohde, Hayward &amp; Heap, 1995)</w:t>
            </w:r>
            <w:r>
              <w:rPr>
                <w:rFonts w:ascii="Times New Roman" w:eastAsia="Times New Roman" w:hAnsi="Times New Roman" w:cs="Times New Roman"/>
                <w:color w:val="000000"/>
                <w:sz w:val="18"/>
                <w:szCs w:val="18"/>
                <w:lang w:val="en-US" w:eastAsia="de-DE"/>
              </w:rPr>
              <w:fldChar w:fldCharType="end"/>
            </w:r>
          </w:p>
        </w:tc>
      </w:tr>
      <w:tr w:rsidR="00F92C37" w:rsidRPr="0015211E" w:rsidTr="001C2BC6">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hionodraco hamatus</w:t>
            </w:r>
          </w:p>
        </w:tc>
        <w:tc>
          <w:tcPr>
            <w:tcW w:w="993" w:type="dxa"/>
            <w:tcBorders>
              <w:top w:val="single" w:sz="4" w:space="0" w:color="auto"/>
            </w:tcBorders>
            <w:shd w:val="clear" w:color="auto" w:fill="auto"/>
            <w:noWrap/>
            <w:hideMark/>
          </w:tcPr>
          <w:p w:rsidR="00F92C37" w:rsidRPr="00AC5D8D" w:rsidRDefault="00AC5D8D"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4 - 600</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Derogenes johnstoni</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d</w:t>
            </w:r>
            <w:r>
              <w:rPr>
                <w:rFonts w:ascii="Times New Roman" w:eastAsia="Times New Roman" w:hAnsi="Times New Roman" w:cs="Times New Roman"/>
                <w:color w:val="000000"/>
                <w:sz w:val="18"/>
                <w:szCs w:val="18"/>
                <w:lang w:val="en-US" w:eastAsia="de-DE"/>
              </w:rPr>
              <w:t>é</w:t>
            </w:r>
            <w:r w:rsidRPr="006C69A8">
              <w:rPr>
                <w:rFonts w:ascii="Times New Roman" w:eastAsia="Times New Roman" w:hAnsi="Times New Roman" w:cs="Times New Roman"/>
                <w:color w:val="000000"/>
                <w:sz w:val="18"/>
                <w:szCs w:val="18"/>
                <w:lang w:val="en-US" w:eastAsia="de-DE"/>
              </w:rPr>
              <w:t>lie Land, Weddell Sea, Ross Sea</w:t>
            </w:r>
          </w:p>
        </w:tc>
        <w:tc>
          <w:tcPr>
            <w:tcW w:w="3974" w:type="dxa"/>
            <w:tcBorders>
              <w:top w:val="single" w:sz="4" w:space="0" w:color="auto"/>
            </w:tcBorders>
            <w:shd w:val="clear" w:color="auto" w:fill="auto"/>
            <w:noWrap/>
            <w:hideMark/>
          </w:tcPr>
          <w:p w:rsidR="00F92C37" w:rsidRPr="006C69A8" w:rsidRDefault="00930DD4" w:rsidP="005F7BE1">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7vo2x6O8","properties":{"formattedCitation":"(Zdzitowiecki, 1993, 2002; Santoro et al., 2014)","plainCitation":"(Zdzitowiecki, 1993, 2002; Santoro et al., 2014)"},"citationItems":[{"id":1063,"uris":["http://zotero.org/users/2331823/items/S8E99ATT"],"uri":["http://zotero.org/users/2331823/items/S8E99ATT"],"itemData":{"id":1063,"type":"article-journal","title":"A contribution to the morphology of the Antarctic fish lepocreadiid digeneas, with a description of a new genus","container-title":"Acta Parasitologica","page":"109-112","volume":"38","issue":"3","source":"Google Scholar","author":[{"family":"Zdzitowiecki","given":"K."}],"issued":{"date-parts":[["1993"]]}}},{"id":1049,"uris":["http://zotero.org/users/2331823/items/3UPC8BNK"],"uri":["http://zotero.org/users/2331823/items/3UPC8BNK"],"itemData":{"id":1049,"type":"article-journal","title":"Occurrence of Digenea in fishes of the family Channichthyidae in the Weddell Sea and other sub-continental areas of the Antarctica","container-title":"Acta Parasitologica","page":"159-162","volume":"47","issue":"2","source":"Google Scholar","author":[{"family":"Zdzitowiecki","given":"K."}],"issued":{"date-parts":[["2002"]]}}},{"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385E25" w:rsidRPr="00385E25">
              <w:rPr>
                <w:rFonts w:ascii="Times New Roman" w:hAnsi="Times New Roman" w:cs="Times New Roman"/>
                <w:sz w:val="18"/>
                <w:lang w:val="en-US"/>
              </w:rPr>
              <w:t>(Zdzitowiecki, 1993, 2002; Santoro et al., 2014)</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8C3103" w:rsidRDefault="008C3103" w:rsidP="00F850BF">
            <w:pPr>
              <w:spacing w:after="0" w:line="240" w:lineRule="auto"/>
              <w:rPr>
                <w:rFonts w:ascii="Times New Roman" w:eastAsia="Times New Roman" w:hAnsi="Times New Roman" w:cs="Times New Roman"/>
                <w:i/>
                <w:iCs/>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Elytrophalloides</w:t>
            </w:r>
            <w:r w:rsidR="00F92C37" w:rsidRPr="008C3103">
              <w:rPr>
                <w:rFonts w:ascii="Times New Roman" w:eastAsia="Times New Roman" w:hAnsi="Times New Roman" w:cs="Times New Roman"/>
                <w:i/>
                <w:color w:val="000000"/>
                <w:sz w:val="18"/>
                <w:szCs w:val="18"/>
                <w:lang w:val="en-US" w:eastAsia="de-DE"/>
              </w:rPr>
              <w:t xml:space="preserve"> oate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délie</w:t>
            </w:r>
            <w:r w:rsidRPr="006C69A8">
              <w:rPr>
                <w:rFonts w:ascii="Times New Roman" w:eastAsia="Times New Roman" w:hAnsi="Times New Roman" w:cs="Times New Roman"/>
                <w:color w:val="000000"/>
                <w:sz w:val="18"/>
                <w:szCs w:val="18"/>
                <w:lang w:val="en-US" w:eastAsia="de-DE"/>
              </w:rPr>
              <w:t xml:space="preserve"> Land, Ross Sea</w:t>
            </w:r>
          </w:p>
        </w:tc>
        <w:tc>
          <w:tcPr>
            <w:tcW w:w="3974" w:type="dxa"/>
            <w:shd w:val="clear" w:color="auto" w:fill="auto"/>
            <w:noWrap/>
            <w:hideMark/>
          </w:tcPr>
          <w:p w:rsidR="00F92C37" w:rsidRPr="006C69A8" w:rsidRDefault="005F7BE1" w:rsidP="00385E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E8T1XnCK","properties":{"formattedCitation":"(Zdzitowiecki, 2001; Santoro et al., 2014)","plainCitation":"(Zdzitowiecki, 2001; Santoro et al., 2014)"},"citationItems":[{"id":1719,"uris":["http://zotero.org/users/2331823/items/L8ULJC44"],"uri":["http://zotero.org/users/2331823/items/L8ULJC44"],"itemData":{"id":1719,"type":"article-journal","title":"New data on the occurrence of fish endoparasitic worms off Adelie Land, Antarctica","container-title":"Polish Polar Research","page":"159-165","volume":"22","issue":"2","source":"Google Scholar","author":[{"family":"Zdzitowiecki","given":"Krzysztof"}],"issued":{"date-parts":[["2001"]]}}},{"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385E25" w:rsidRPr="00385E25">
              <w:rPr>
                <w:rFonts w:ascii="Times New Roman" w:hAnsi="Times New Roman" w:cs="Times New Roman"/>
                <w:sz w:val="18"/>
                <w:lang w:val="en-US"/>
              </w:rPr>
              <w:t>(Zdzitowiecki, 2001; Santoro et al., 2014)</w:t>
            </w:r>
            <w:r>
              <w:rPr>
                <w:rFonts w:ascii="Times New Roman" w:eastAsia="Times New Roman" w:hAnsi="Times New Roman" w:cs="Times New Roman"/>
                <w:color w:val="000000"/>
                <w:sz w:val="18"/>
                <w:szCs w:val="18"/>
                <w:lang w:val="en-US" w:eastAsia="de-DE"/>
              </w:rPr>
              <w:fldChar w:fldCharType="end"/>
            </w:r>
          </w:p>
        </w:tc>
      </w:tr>
      <w:tr w:rsidR="00F92C37" w:rsidRPr="00C473B2"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Genolinea bower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délie</w:t>
            </w:r>
            <w:r w:rsidRPr="006C69A8">
              <w:rPr>
                <w:rFonts w:ascii="Times New Roman" w:eastAsia="Times New Roman" w:hAnsi="Times New Roman" w:cs="Times New Roman"/>
                <w:color w:val="000000"/>
                <w:sz w:val="18"/>
                <w:szCs w:val="18"/>
                <w:lang w:val="en-US" w:eastAsia="de-DE"/>
              </w:rPr>
              <w:t xml:space="preserve"> Land, Ross Sea</w:t>
            </w:r>
          </w:p>
        </w:tc>
        <w:tc>
          <w:tcPr>
            <w:tcW w:w="3974" w:type="dxa"/>
            <w:shd w:val="clear" w:color="auto" w:fill="auto"/>
            <w:noWrap/>
            <w:hideMark/>
          </w:tcPr>
          <w:p w:rsidR="00F92C37" w:rsidRPr="006C69A8" w:rsidRDefault="00385E25" w:rsidP="00385E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zJ5u5Pm","properties":{"formattedCitation":"(Zdzitowiecki, 2001; Santoro et al., 2014)","plainCitation":"(Zdzitowiecki, 2001; Santoro et al., 2014)"},"citationItems":[{"id":1719,"uris":["http://zotero.org/users/2331823/items/L8ULJC44"],"uri":["http://zotero.org/users/2331823/items/L8ULJC44"],"itemData":{"id":1719,"type":"article-journal","title":"New data on the occurrence of fish endoparasitic worms off Adelie Land, Antarctica","container-title":"Polish Polar Research","page":"159-165","volume":"22","issue":"2","source":"Google Scholar","author":[{"family":"Zdzitowiecki","given":"Krzysztof"}],"issued":{"date-parts":[["2001"]]}}},{"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85E25">
              <w:rPr>
                <w:rFonts w:ascii="Times New Roman" w:hAnsi="Times New Roman" w:cs="Times New Roman"/>
                <w:sz w:val="18"/>
                <w:lang w:val="en-US"/>
              </w:rPr>
              <w:t>(Zdzitowiecki, 2001; 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Gonocerca phycidis</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85E25" w:rsidRDefault="00385E25" w:rsidP="00385E2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385E25">
              <w:rPr>
                <w:rFonts w:ascii="Times New Roman" w:eastAsia="Times New Roman" w:hAnsi="Times New Roman" w:cs="Times New Roman"/>
                <w:color w:val="000000"/>
                <w:sz w:val="18"/>
                <w:szCs w:val="18"/>
                <w:lang w:eastAsia="de-DE"/>
              </w:rPr>
              <w:instrText xml:space="preserve"> ADDIN ZOTERO_ITEM CSL_CITATION {"citationID":"a5tb0jp10a","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85E2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eastAsia="de-DE"/>
              </w:rPr>
            </w:pPr>
            <w:r w:rsidRPr="00385E2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Lepidapedon garra</w:t>
            </w:r>
            <w:r w:rsidR="008C3103" w:rsidRPr="008C3103">
              <w:rPr>
                <w:rFonts w:ascii="Times New Roman" w:eastAsia="Times New Roman" w:hAnsi="Times New Roman" w:cs="Times New Roman"/>
                <w:i/>
                <w:color w:val="000000"/>
                <w:sz w:val="18"/>
                <w:szCs w:val="18"/>
                <w:lang w:val="en-US" w:eastAsia="de-DE"/>
              </w:rPr>
              <w:t>r</w:t>
            </w:r>
            <w:r w:rsidRPr="008C3103">
              <w:rPr>
                <w:rFonts w:ascii="Times New Roman" w:eastAsia="Times New Roman" w:hAnsi="Times New Roman" w:cs="Times New Roman"/>
                <w:i/>
                <w:color w:val="000000"/>
                <w:sz w:val="18"/>
                <w:szCs w:val="18"/>
                <w:lang w:val="en-US" w:eastAsia="de-DE"/>
              </w:rPr>
              <w:t>d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85E25" w:rsidRDefault="00385E25" w:rsidP="00385E2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385E25">
              <w:rPr>
                <w:rFonts w:ascii="Times New Roman" w:eastAsia="Times New Roman" w:hAnsi="Times New Roman" w:cs="Times New Roman"/>
                <w:color w:val="000000"/>
                <w:sz w:val="18"/>
                <w:szCs w:val="18"/>
                <w:lang w:eastAsia="de-DE"/>
              </w:rPr>
              <w:instrText xml:space="preserve"> ADDIN ZOTERO_ITEM CSL_CITATION {"citationID":"ac64joitlb","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85E2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eastAsia="de-DE"/>
              </w:rPr>
            </w:pPr>
            <w:r w:rsidRPr="00385E2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eastAsia="de-DE"/>
              </w:rPr>
            </w:pP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Neolebouria terranovaensis</w:t>
            </w:r>
          </w:p>
        </w:tc>
        <w:tc>
          <w:tcPr>
            <w:tcW w:w="3863" w:type="dxa"/>
            <w:shd w:val="clear" w:color="auto" w:fill="auto"/>
            <w:noWrap/>
            <w:hideMark/>
          </w:tcPr>
          <w:p w:rsidR="00F92C37" w:rsidRPr="006C69A8" w:rsidRDefault="00F92C37" w:rsidP="00FD290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délie</w:t>
            </w:r>
            <w:r w:rsidRPr="006C69A8">
              <w:rPr>
                <w:rFonts w:ascii="Times New Roman" w:eastAsia="Times New Roman" w:hAnsi="Times New Roman" w:cs="Times New Roman"/>
                <w:color w:val="000000"/>
                <w:sz w:val="18"/>
                <w:szCs w:val="18"/>
                <w:lang w:val="en-US" w:eastAsia="de-DE"/>
              </w:rPr>
              <w:t xml:space="preserve"> Land, Ross Sea</w:t>
            </w:r>
          </w:p>
        </w:tc>
        <w:tc>
          <w:tcPr>
            <w:tcW w:w="3974" w:type="dxa"/>
            <w:shd w:val="clear" w:color="auto" w:fill="auto"/>
            <w:noWrap/>
            <w:hideMark/>
          </w:tcPr>
          <w:p w:rsidR="00F92C37" w:rsidRPr="006C69A8" w:rsidRDefault="00385E25" w:rsidP="00385E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4xC6n33q","properties":{"formattedCitation":"(Zdzitowiecki, Pisano &amp; Vacchi, 1993; Zdzitowiecki, 2002; Santoro et al., 2014)","plainCitation":"(Zdzitowiecki, Pisano &amp; Vacchi, 1993; Zdzitowiecki, 2002; Santoro et al., 2014)"},"citationItems":[{"id":1725,"uris":["http://zotero.org/users/2331823/items/VT29PBZ3"],"uri":["http://zotero.org/users/2331823/items/VT29PBZ3"],"itemData":{"id":1725,"type":"article-journal","title":"Antarctic representatives of the genus Neolebouria Gibson, 1976 [Digenea, Opecoelidae] with description of one new species","container-title":"Acta Parasitologica","page":"11-14","volume":"38","issue":"1","source":"Google Scholar","author":[{"family":"Zdzitowiecki","given":"K."},{"family":"Pisano","given":"E."},{"family":"Vacchi","given":"M."}],"issued":{"date-parts":[["1993"]]}}},{"id":1049,"uris":["http://zotero.org/users/2331823/items/3UPC8BNK"],"uri":["http://zotero.org/users/2331823/items/3UPC8BNK"],"itemData":{"id":1049,"type":"article-journal","title":"Occurrence of Digenea in fishes of the family Channichthyidae in the Weddell Sea and other sub-continental areas of the Antarctica","container-title":"Acta Parasitologica","page":"159-162","volume":"47","issue":"2","source":"Google Scholar","author":[{"family":"Zdzitowiecki","given":"K."}],"issued":{"date-parts":[["2002"]]}}},{"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4A767C" w:rsidRPr="000D758E">
              <w:rPr>
                <w:rFonts w:ascii="Times New Roman" w:hAnsi="Times New Roman" w:cs="Times New Roman"/>
                <w:sz w:val="18"/>
                <w:lang w:val="en-US"/>
              </w:rPr>
              <w:t>(Zdzitowiecki, Pisano &amp; Vacchi, 1993; Zdzitowiecki, 2002; 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Macvicaria georgiana</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85E25" w:rsidRDefault="00385E25" w:rsidP="00385E2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0D758E">
              <w:rPr>
                <w:rFonts w:ascii="Times New Roman" w:eastAsia="Times New Roman" w:hAnsi="Times New Roman" w:cs="Times New Roman"/>
                <w:color w:val="000000"/>
                <w:sz w:val="18"/>
                <w:szCs w:val="18"/>
                <w:lang w:val="en-US" w:eastAsia="de-DE"/>
              </w:rPr>
              <w:instrText xml:space="preserve"> ADDIN ZOTERO_ITEM CSL_CITATION {"citationID":"aclu7it38","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w:instrText>
            </w:r>
            <w:r w:rsidRPr="00385E25">
              <w:rPr>
                <w:rFonts w:ascii="Times New Roman" w:eastAsia="Times New Roman" w:hAnsi="Times New Roman" w:cs="Times New Roman"/>
                <w:color w:val="000000"/>
                <w:sz w:val="18"/>
                <w:szCs w:val="18"/>
                <w:lang w:eastAsia="de-DE"/>
              </w:rPr>
              <w:instrText xml:space="preserve">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85E2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252ACF"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eastAsia="de-DE"/>
              </w:rPr>
            </w:pPr>
            <w:r w:rsidRPr="00385E2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etraphyllidea</w:t>
            </w:r>
            <w:r w:rsidR="009F2BA3">
              <w:rPr>
                <w:rFonts w:ascii="Times New Roman" w:eastAsia="Times New Roman" w:hAnsi="Times New Roman" w:cs="Times New Roman"/>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délie</w:t>
            </w:r>
            <w:r w:rsidRPr="006C69A8">
              <w:rPr>
                <w:rFonts w:ascii="Times New Roman" w:eastAsia="Times New Roman" w:hAnsi="Times New Roman" w:cs="Times New Roman"/>
                <w:color w:val="000000"/>
                <w:sz w:val="18"/>
                <w:szCs w:val="18"/>
                <w:lang w:val="en-US" w:eastAsia="de-DE"/>
              </w:rPr>
              <w:t xml:space="preserve"> Land, Ross Sea</w:t>
            </w:r>
          </w:p>
        </w:tc>
        <w:tc>
          <w:tcPr>
            <w:tcW w:w="3974" w:type="dxa"/>
            <w:shd w:val="clear" w:color="auto" w:fill="auto"/>
            <w:noWrap/>
            <w:hideMark/>
          </w:tcPr>
          <w:p w:rsidR="00F92C37" w:rsidRPr="006C69A8" w:rsidRDefault="00385E25" w:rsidP="00385E2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2k6btsilqq","properties":{"formattedCitation":"(Zdzitowiecki, 2001; Santoro et al., 2014)","plainCitation":"(Zdzitowiecki, 2001; Santoro et al., 2014)"},"citationItems":[{"id":1719,"uris":["http://zotero.org/users/2331823/items/L8ULJC44"],"uri":["http://zotero.org/users/2331823/items/L8ULJC44"],"itemData":{"id":1719,"type":"article-journal","title":"New data on the occurrence of fish endoparasitic worms off Adelie Land, Antarctica","container-title":"Polish Polar Research","page":"159-165","volume":"22","issue":"2","source":"Google Scholar","author":[{"family":"Zdzitowiecki","given":"Krzysztof"}],"issued":{"date-parts":[["2001"]]}}},{"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85E25">
              <w:rPr>
                <w:rFonts w:ascii="Times New Roman" w:hAnsi="Times New Roman" w:cs="Times New Roman"/>
                <w:sz w:val="18"/>
                <w:lang w:val="en-US"/>
              </w:rPr>
              <w:t>(Zdzitowiecki, 2001; 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Diphyllobothriidae</w:t>
            </w:r>
            <w:r w:rsidR="009F2BA3">
              <w:rPr>
                <w:rFonts w:ascii="Times New Roman" w:eastAsia="Times New Roman" w:hAnsi="Times New Roman" w:cs="Times New Roman"/>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délie</w:t>
            </w:r>
            <w:r w:rsidRPr="006C69A8">
              <w:rPr>
                <w:rFonts w:ascii="Times New Roman" w:eastAsia="Times New Roman" w:hAnsi="Times New Roman" w:cs="Times New Roman"/>
                <w:color w:val="000000"/>
                <w:sz w:val="18"/>
                <w:szCs w:val="18"/>
                <w:lang w:val="en-US" w:eastAsia="de-DE"/>
              </w:rPr>
              <w:t xml:space="preserve"> Land, Ross Sea</w:t>
            </w:r>
          </w:p>
        </w:tc>
        <w:tc>
          <w:tcPr>
            <w:tcW w:w="3974" w:type="dxa"/>
            <w:shd w:val="clear" w:color="auto" w:fill="auto"/>
            <w:noWrap/>
            <w:hideMark/>
          </w:tcPr>
          <w:p w:rsidR="00F92C37" w:rsidRPr="00385E25" w:rsidRDefault="00B6574C" w:rsidP="00B6574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gsuakph07","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574C">
              <w:rPr>
                <w:rFonts w:ascii="Times New Roman" w:hAnsi="Times New Roman" w:cs="Times New Roman"/>
                <w:sz w:val="18"/>
                <w:lang w:val="en-US"/>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385E25">
              <w:rPr>
                <w:rFonts w:ascii="Times New Roman" w:eastAsia="Times New Roman" w:hAnsi="Times New Roman" w:cs="Times New Roman"/>
                <w:i/>
                <w:iCs/>
                <w:color w:val="000000"/>
                <w:sz w:val="18"/>
                <w:szCs w:val="18"/>
                <w:lang w:val="en-US" w:eastAsia="de-DE"/>
              </w:rPr>
              <w:lastRenderedPageBreak/>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w:t>
            </w: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Corynosoma pseudohaman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85E25" w:rsidRDefault="00B6574C" w:rsidP="00B6574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61qjcj9k","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574C">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B6574C"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385E25">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8C3103"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Corynosoma haman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B6574C" w:rsidRDefault="00B6574C" w:rsidP="00F850BF">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B6574C">
              <w:rPr>
                <w:rFonts w:ascii="Times New Roman" w:eastAsia="Times New Roman" w:hAnsi="Times New Roman" w:cs="Times New Roman"/>
                <w:color w:val="000000"/>
                <w:sz w:val="18"/>
                <w:szCs w:val="18"/>
                <w:lang w:eastAsia="de-DE"/>
              </w:rPr>
              <w:instrText xml:space="preserve"> ADDIN ZOTERO_ITEM CSL_CITATION {"citationID":"bKbWk6s1","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B6574C">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i/>
                <w:iCs/>
                <w:color w:val="000000"/>
                <w:sz w:val="18"/>
                <w:szCs w:val="18"/>
                <w:lang w:eastAsia="de-DE"/>
              </w:rPr>
            </w:pPr>
            <w:r w:rsidRPr="00B6574C">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E821DF">
            <w:pPr>
              <w:spacing w:after="0" w:line="240" w:lineRule="auto"/>
              <w:rPr>
                <w:rFonts w:ascii="Times New Roman" w:eastAsia="Times New Roman" w:hAnsi="Times New Roman" w:cs="Times New Roman"/>
                <w:color w:val="000000"/>
                <w:sz w:val="18"/>
                <w:szCs w:val="18"/>
                <w:lang w:val="en-US" w:eastAsia="de-DE"/>
              </w:rPr>
            </w:pPr>
            <w:r w:rsidRPr="008C3103">
              <w:rPr>
                <w:rFonts w:ascii="Times New Roman" w:eastAsia="Times New Roman" w:hAnsi="Times New Roman" w:cs="Times New Roman"/>
                <w:i/>
                <w:color w:val="000000"/>
                <w:sz w:val="18"/>
                <w:szCs w:val="18"/>
                <w:lang w:val="en-US" w:eastAsia="de-DE"/>
              </w:rPr>
              <w:t>Metacant</w:t>
            </w:r>
            <w:r w:rsidR="00E821DF">
              <w:rPr>
                <w:rFonts w:ascii="Times New Roman" w:eastAsia="Times New Roman" w:hAnsi="Times New Roman" w:cs="Times New Roman"/>
                <w:i/>
                <w:color w:val="000000"/>
                <w:sz w:val="18"/>
                <w:szCs w:val="18"/>
                <w:lang w:val="en-US" w:eastAsia="de-DE"/>
              </w:rPr>
              <w:t>h</w:t>
            </w:r>
            <w:r w:rsidRPr="008C3103">
              <w:rPr>
                <w:rFonts w:ascii="Times New Roman" w:eastAsia="Times New Roman" w:hAnsi="Times New Roman" w:cs="Times New Roman"/>
                <w:i/>
                <w:color w:val="000000"/>
                <w:sz w:val="18"/>
                <w:szCs w:val="18"/>
                <w:lang w:val="en-US" w:eastAsia="de-DE"/>
              </w:rPr>
              <w:t>ocephalus</w:t>
            </w:r>
            <w:r w:rsidRPr="006C69A8">
              <w:rPr>
                <w:rFonts w:ascii="Times New Roman" w:eastAsia="Times New Roman" w:hAnsi="Times New Roman" w:cs="Times New Roman"/>
                <w:color w:val="000000"/>
                <w:sz w:val="18"/>
                <w:szCs w:val="18"/>
                <w:lang w:val="en-US" w:eastAsia="de-DE"/>
              </w:rPr>
              <w:t xml:space="preserve"> 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85E25" w:rsidRDefault="003F0C75" w:rsidP="003F0C7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p0veoi5i8","properties":{"formattedCitation":"(Zdzitowiecki, Palladino &amp; Vacchi, 1999)","plainCitation":"(Zdzitowiecki, Palladino &amp; Vacchi, 1999)"},"citationItems":[{"id":1722,"uris":["http://zotero.org/users/2331823/items/23ZANUA5"],"uri":["http://zotero.org/users/2331823/items/23ZANUA5"],"itemData":{"id":1722,"type":"article-journal","title":"Acanthocephala found in fish in the Terra Nova Bay (Ross Sea, Antarctica)","container-title":"Pol Polar Res","page":"59–63","volume":"20","source":"Google Scholar","author":[{"family":"Zdzitowiecki","given":"Krzysztof"},{"family":"Palladino","given":"Silvia"},{"family":"Vacchi","given":"Marino"}],"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F0C75">
              <w:rPr>
                <w:rFonts w:ascii="Times New Roman" w:hAnsi="Times New Roman" w:cs="Times New Roman"/>
                <w:sz w:val="18"/>
                <w:lang w:val="en-US"/>
              </w:rPr>
              <w:t>(Zdzitowiecki, Palladino &amp; Vacchi, 1999)</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E821DF" w:rsidRDefault="00E821DF"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Metacanthocephalus campbell</w:t>
            </w:r>
            <w:r w:rsidR="00F92C37" w:rsidRPr="00E821DF">
              <w:rPr>
                <w:rFonts w:ascii="Times New Roman" w:eastAsia="Times New Roman" w:hAnsi="Times New Roman" w:cs="Times New Roman"/>
                <w:i/>
                <w:color w:val="000000"/>
                <w:sz w:val="18"/>
                <w:szCs w:val="18"/>
                <w:lang w:val="en-US" w:eastAsia="de-DE"/>
              </w:rPr>
              <w:t>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Adélie</w:t>
            </w:r>
            <w:r w:rsidRPr="006C69A8">
              <w:rPr>
                <w:rFonts w:ascii="Times New Roman" w:eastAsia="Times New Roman" w:hAnsi="Times New Roman" w:cs="Times New Roman"/>
                <w:color w:val="000000"/>
                <w:sz w:val="18"/>
                <w:szCs w:val="18"/>
                <w:lang w:val="en-US" w:eastAsia="de-DE"/>
              </w:rPr>
              <w:t xml:space="preserve"> Land, Ross Sea</w:t>
            </w:r>
          </w:p>
        </w:tc>
        <w:tc>
          <w:tcPr>
            <w:tcW w:w="3974" w:type="dxa"/>
            <w:shd w:val="clear" w:color="auto" w:fill="auto"/>
            <w:noWrap/>
            <w:hideMark/>
          </w:tcPr>
          <w:p w:rsidR="00F92C37" w:rsidRPr="00385E25" w:rsidRDefault="003F0C75" w:rsidP="003F0C7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imge5p79v","properties":{"formattedCitation":"(Zdzitowiecki, Palladino &amp; Vacchi, 1999)","plainCitation":"(Zdzitowiecki, Palladino &amp; Vacchi, 1999)"},"citationItems":[{"id":1722,"uris":["http://zotero.org/users/2331823/items/23ZANUA5"],"uri":["http://zotero.org/users/2331823/items/23ZANUA5"],"itemData":{"id":1722,"type":"article-journal","title":"Acanthocephala found in fish in the Terra Nova Bay (Ross Sea, Antarctica)","container-title":"Pol Polar Res","page":"59–63","volume":"20","source":"Google Scholar","author":[{"family":"Zdzitowiecki","given":"Krzysztof"},{"family":"Palladino","given":"Silvia"},{"family":"Vacchi","given":"Marino"}],"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F0C75">
              <w:rPr>
                <w:rFonts w:ascii="Times New Roman" w:hAnsi="Times New Roman" w:cs="Times New Roman"/>
                <w:sz w:val="18"/>
                <w:lang w:val="en-US"/>
              </w:rPr>
              <w:t>(Zdzitowiecki, Palladino &amp; Vacchi, 1999)</w:t>
            </w:r>
            <w:r>
              <w:rPr>
                <w:rFonts w:ascii="Times New Roman" w:eastAsia="Times New Roman" w:hAnsi="Times New Roman" w:cs="Times New Roman"/>
                <w:color w:val="000000"/>
                <w:sz w:val="18"/>
                <w:szCs w:val="18"/>
                <w:lang w:val="en-US" w:eastAsia="de-DE"/>
              </w:rPr>
              <w:fldChar w:fldCharType="end"/>
            </w:r>
          </w:p>
        </w:tc>
      </w:tr>
      <w:tr w:rsidR="00F92C37" w:rsidRPr="003F0C75"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385E25">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E821DF"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Metacanthocephalus rennick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F0C75" w:rsidRDefault="003F0C75" w:rsidP="003F0C7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eastAsia="de-DE"/>
              </w:rPr>
              <w:instrText xml:space="preserve"> ADDIN ZOTERO_ITEM CSL_CITATION {"citationID":"GM0Z5vRo","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F0C7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r w:rsidRPr="003F0C7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Contracaecum</w:t>
            </w:r>
            <w:r w:rsidRPr="006C69A8">
              <w:rPr>
                <w:rFonts w:ascii="Times New Roman" w:eastAsia="Times New Roman" w:hAnsi="Times New Roman" w:cs="Times New Roman"/>
                <w:color w:val="000000"/>
                <w:sz w:val="18"/>
                <w:szCs w:val="18"/>
                <w:lang w:val="en-US" w:eastAsia="de-DE"/>
              </w:rPr>
              <w:t xml:space="preserve"> 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Shishkov Islands</w:t>
            </w:r>
          </w:p>
        </w:tc>
        <w:tc>
          <w:tcPr>
            <w:tcW w:w="3974" w:type="dxa"/>
            <w:shd w:val="clear" w:color="auto" w:fill="auto"/>
            <w:noWrap/>
            <w:hideMark/>
          </w:tcPr>
          <w:p w:rsidR="00F92C37" w:rsidRPr="00721ED8" w:rsidRDefault="000D758E" w:rsidP="00721ED8">
            <w:pPr>
              <w:spacing w:after="0" w:line="240" w:lineRule="auto"/>
              <w:rPr>
                <w:rFonts w:ascii="Times New Roman" w:eastAsia="Times New Roman" w:hAnsi="Times New Roman" w:cs="Times New Roman"/>
                <w:color w:val="000000"/>
                <w:sz w:val="18"/>
                <w:szCs w:val="18"/>
                <w:highlight w:val="yellow"/>
                <w:lang w:eastAsia="de-DE"/>
              </w:rPr>
            </w:pPr>
            <w:r w:rsidRPr="00721ED8">
              <w:rPr>
                <w:rFonts w:ascii="Times New Roman" w:eastAsia="Times New Roman" w:hAnsi="Times New Roman" w:cs="Times New Roman"/>
                <w:color w:val="000000"/>
                <w:sz w:val="18"/>
                <w:szCs w:val="18"/>
                <w:lang w:val="en-US" w:eastAsia="de-DE"/>
              </w:rPr>
              <w:fldChar w:fldCharType="begin"/>
            </w:r>
            <w:r w:rsidR="00721ED8" w:rsidRPr="00721ED8">
              <w:rPr>
                <w:rFonts w:ascii="Times New Roman" w:eastAsia="Times New Roman" w:hAnsi="Times New Roman" w:cs="Times New Roman"/>
                <w:color w:val="000000"/>
                <w:sz w:val="18"/>
                <w:szCs w:val="18"/>
                <w:lang w:eastAsia="de-DE"/>
              </w:rPr>
              <w:instrText xml:space="preserve"> ADDIN ZOTERO_ITEM CSL_CITATION {"citationID":"af7detm5dk","properties":{"formattedCitation":"(Zdzitowiecki et al., 1998)","plainCitation":"(Zdzitowiecki et al., 1998)"},"citationItems":[{"id":1733,"uris":["http://zotero.org/users/2331823/items/SRSZXZ5C"],"uri":["http://zotero.org/users/2331823/items/SRSZXZ5C"],"itemData":{"id":1733,"type":"article-journal","title":"A list of fish parasitic worms collected off Adelie Land [Antarctic]","container-title":"Acta Parasitologica","volume":"2","issue":"43","source":"Google Scholar","author":[{"family":"Zdzitowiecki","given":"K."},{"family":"Rocka","given":"A."},{"family":"Pisano","given":"E."},{"family":"Ozouf-Costaz","given":"C."}],"issued":{"date-parts":[["1998"]]}}}],"schema":"https://github.com/citation-style-language/schema/raw/master/csl-citation.json"} </w:instrText>
            </w:r>
            <w:r w:rsidRPr="00721ED8">
              <w:rPr>
                <w:rFonts w:ascii="Times New Roman" w:eastAsia="Times New Roman" w:hAnsi="Times New Roman" w:cs="Times New Roman"/>
                <w:color w:val="000000"/>
                <w:sz w:val="18"/>
                <w:szCs w:val="18"/>
                <w:lang w:val="en-US" w:eastAsia="de-DE"/>
              </w:rPr>
              <w:fldChar w:fldCharType="separate"/>
            </w:r>
            <w:r w:rsidR="00721ED8" w:rsidRPr="00721ED8">
              <w:rPr>
                <w:rFonts w:ascii="Times New Roman" w:hAnsi="Times New Roman" w:cs="Times New Roman"/>
                <w:sz w:val="18"/>
              </w:rPr>
              <w:t>(Zdzitowiecki et al., 1998)</w:t>
            </w:r>
            <w:r w:rsidRPr="00721ED8">
              <w:rPr>
                <w:rFonts w:ascii="Times New Roman" w:eastAsia="Times New Roman" w:hAnsi="Times New Roman" w:cs="Times New Roman"/>
                <w:color w:val="000000"/>
                <w:sz w:val="18"/>
                <w:szCs w:val="18"/>
                <w:lang w:val="en-US" w:eastAsia="de-DE"/>
              </w:rPr>
              <w:fldChar w:fldCharType="end"/>
            </w:r>
          </w:p>
        </w:tc>
      </w:tr>
      <w:tr w:rsidR="00F92C37" w:rsidRPr="003F0C75" w:rsidTr="00A07221">
        <w:trPr>
          <w:trHeight w:val="296"/>
        </w:trPr>
        <w:tc>
          <w:tcPr>
            <w:tcW w:w="2263" w:type="dxa"/>
            <w:shd w:val="clear" w:color="auto" w:fill="auto"/>
            <w:noWrap/>
            <w:hideMark/>
          </w:tcPr>
          <w:p w:rsidR="00F92C37" w:rsidRPr="00721ED8" w:rsidRDefault="00F92C37" w:rsidP="00F850BF">
            <w:pPr>
              <w:spacing w:after="0" w:line="240" w:lineRule="auto"/>
              <w:rPr>
                <w:rFonts w:ascii="Times New Roman" w:eastAsia="Times New Roman" w:hAnsi="Times New Roman" w:cs="Times New Roman"/>
                <w:i/>
                <w:iCs/>
                <w:color w:val="000000"/>
                <w:sz w:val="18"/>
                <w:szCs w:val="18"/>
                <w:lang w:eastAsia="de-DE"/>
              </w:rPr>
            </w:pPr>
            <w:r w:rsidRPr="00721ED8">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721ED8"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721ED8"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Contracaecum osculatum</w:t>
            </w:r>
            <w:r w:rsidRPr="006C69A8">
              <w:rPr>
                <w:rFonts w:ascii="Times New Roman" w:eastAsia="Times New Roman" w:hAnsi="Times New Roman" w:cs="Times New Roman"/>
                <w:color w:val="000000"/>
                <w:sz w:val="18"/>
                <w:szCs w:val="18"/>
                <w:lang w:val="en-US" w:eastAsia="de-DE"/>
              </w:rPr>
              <w:t xml:space="preserve"> (s.l.)</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F0C75" w:rsidRDefault="003F0C75" w:rsidP="003F0C7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3F0C75">
              <w:rPr>
                <w:rFonts w:ascii="Times New Roman" w:eastAsia="Times New Roman" w:hAnsi="Times New Roman" w:cs="Times New Roman"/>
                <w:color w:val="000000"/>
                <w:sz w:val="18"/>
                <w:szCs w:val="18"/>
                <w:lang w:eastAsia="de-DE"/>
              </w:rPr>
              <w:instrText xml:space="preserve"> ADDIN ZOTERO_ITEM CSL_CITATION {"citationID":"a1pug72vci0","properties":{"formattedCitation":"(Santoro et al., 2013)","plainCitation":"(Santoro et al., 2013)"},"citationItems":[{"id":726,"uris":["http://zotero.org/users/2331823/items/A6TSGUJD"],"uri":["http://zotero.org/users/2331823/items/A6TSGUJD"],"itemData":{"id":726,"type":"article-journal","title":"Parasitic infection by larval helminths in Antarctic fishes: pathological changes and impact on the host body condition index","container-title":"Dis Aquat Org","page":"139–48","volume":"105","source":"Google Scholar","shortTitle":"Parasitic infection by larval helminths in Antarctic fishes","author":[{"family":"Santoro","given":"Mario"},{"family":"Mattiucci","given":"Simonetta"},{"family":"Work","given":"Thierry"},{"family":"Cimmaruta","given":"Roberta"},{"family":"Nardi","given":"Valentina"},{"family":"Cipriani","given":"Paolo"},{"family":"Bellisario","given":"Bruno"},{"family":"Nascetti","given":"Giuseppe"}],"issued":{"date-parts":[["201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F0C75">
              <w:rPr>
                <w:rFonts w:ascii="Times New Roman" w:hAnsi="Times New Roman" w:cs="Times New Roman"/>
                <w:sz w:val="18"/>
              </w:rPr>
              <w:t>(Santoro et al., 2013)</w:t>
            </w:r>
            <w:r>
              <w:rPr>
                <w:rFonts w:ascii="Times New Roman" w:eastAsia="Times New Roman" w:hAnsi="Times New Roman" w:cs="Times New Roman"/>
                <w:color w:val="000000"/>
                <w:sz w:val="18"/>
                <w:szCs w:val="18"/>
                <w:lang w:val="en-US" w:eastAsia="de-DE"/>
              </w:rPr>
              <w:fldChar w:fldCharType="end"/>
            </w:r>
          </w:p>
        </w:tc>
      </w:tr>
      <w:tr w:rsidR="00F92C37" w:rsidRPr="003F0C75" w:rsidTr="00A07221">
        <w:trPr>
          <w:trHeight w:val="296"/>
        </w:trPr>
        <w:tc>
          <w:tcPr>
            <w:tcW w:w="226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r w:rsidRPr="003F0C7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Contracaecum osculatum</w:t>
            </w:r>
            <w:r w:rsidRPr="006C69A8">
              <w:rPr>
                <w:rFonts w:ascii="Times New Roman" w:eastAsia="Times New Roman" w:hAnsi="Times New Roman" w:cs="Times New Roman"/>
                <w:color w:val="000000"/>
                <w:sz w:val="18"/>
                <w:szCs w:val="18"/>
                <w:lang w:val="en-US" w:eastAsia="de-DE"/>
              </w:rPr>
              <w:t xml:space="preserve"> D</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F0C75" w:rsidRDefault="003F0C75" w:rsidP="003F0C7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3F0C75">
              <w:rPr>
                <w:rFonts w:ascii="Times New Roman" w:eastAsia="Times New Roman" w:hAnsi="Times New Roman" w:cs="Times New Roman"/>
                <w:color w:val="000000"/>
                <w:sz w:val="18"/>
                <w:szCs w:val="18"/>
                <w:lang w:eastAsia="de-DE"/>
              </w:rPr>
              <w:instrText xml:space="preserve"> ADDIN ZOTERO_ITEM CSL_CITATION {"citationID":"acr6au8r9e","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F0C7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3F0C75" w:rsidTr="00A07221">
        <w:trPr>
          <w:trHeight w:val="296"/>
        </w:trPr>
        <w:tc>
          <w:tcPr>
            <w:tcW w:w="226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r w:rsidRPr="003F0C7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color w:val="000000"/>
                <w:sz w:val="18"/>
                <w:szCs w:val="18"/>
                <w:lang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Contracaecum osculatum</w:t>
            </w:r>
            <w:r w:rsidRPr="006C69A8">
              <w:rPr>
                <w:rFonts w:ascii="Times New Roman" w:eastAsia="Times New Roman" w:hAnsi="Times New Roman" w:cs="Times New Roman"/>
                <w:color w:val="000000"/>
                <w:sz w:val="18"/>
                <w:szCs w:val="18"/>
                <w:lang w:val="en-US" w:eastAsia="de-DE"/>
              </w:rPr>
              <w:t xml:space="preserve"> 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3F0C75" w:rsidRDefault="003F0C75" w:rsidP="002716D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3F0C75">
              <w:rPr>
                <w:rFonts w:ascii="Times New Roman" w:eastAsia="Times New Roman" w:hAnsi="Times New Roman" w:cs="Times New Roman"/>
                <w:color w:val="000000"/>
                <w:sz w:val="18"/>
                <w:szCs w:val="18"/>
                <w:lang w:eastAsia="de-DE"/>
              </w:rPr>
              <w:instrText xml:space="preserve"> ADDIN ZOTERO_ITEM CSL_CITATION {"citationID":"allvivla20","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3F0C7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2716D5" w:rsidTr="00A07221">
        <w:trPr>
          <w:trHeight w:val="296"/>
        </w:trPr>
        <w:tc>
          <w:tcPr>
            <w:tcW w:w="226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r w:rsidRPr="003F0C7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3F0C75" w:rsidRDefault="00F92C37" w:rsidP="00F850BF">
            <w:pPr>
              <w:spacing w:after="0" w:line="240" w:lineRule="auto"/>
              <w:rPr>
                <w:rFonts w:ascii="Times New Roman" w:eastAsia="Times New Roman" w:hAnsi="Times New Roman" w:cs="Times New Roman"/>
                <w:sz w:val="18"/>
                <w:szCs w:val="18"/>
                <w:lang w:eastAsia="de-DE"/>
              </w:rPr>
            </w:pPr>
          </w:p>
        </w:tc>
        <w:tc>
          <w:tcPr>
            <w:tcW w:w="3083" w:type="dxa"/>
            <w:shd w:val="clear" w:color="auto" w:fill="auto"/>
            <w:noWrap/>
            <w:hideMark/>
          </w:tcPr>
          <w:p w:rsidR="00F92C37" w:rsidRPr="00E821DF"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Contrac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2716D5" w:rsidRDefault="002716D5" w:rsidP="002716D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2716D5">
              <w:rPr>
                <w:rFonts w:ascii="Times New Roman" w:eastAsia="Times New Roman" w:hAnsi="Times New Roman" w:cs="Times New Roman"/>
                <w:color w:val="000000"/>
                <w:sz w:val="18"/>
                <w:szCs w:val="18"/>
                <w:lang w:eastAsia="de-DE"/>
              </w:rPr>
              <w:instrText xml:space="preserve"> ADDIN ZOTERO_ITEM CSL_CITATION {"citationID":"a1jieonj4pi","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eastAsia="de-DE"/>
              </w:rPr>
            </w:pPr>
            <w:r w:rsidRPr="002716D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color w:val="000000"/>
                <w:sz w:val="18"/>
                <w:szCs w:val="18"/>
                <w:lang w:eastAsia="de-DE"/>
              </w:rPr>
            </w:pPr>
          </w:p>
        </w:tc>
        <w:tc>
          <w:tcPr>
            <w:tcW w:w="308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val="en-US" w:eastAsia="de-DE"/>
              </w:rPr>
            </w:pPr>
            <w:r w:rsidRPr="00385E25">
              <w:rPr>
                <w:rFonts w:ascii="Times New Roman" w:eastAsia="Times New Roman" w:hAnsi="Times New Roman" w:cs="Times New Roman"/>
                <w:i/>
                <w:color w:val="000000"/>
                <w:sz w:val="18"/>
                <w:szCs w:val="18"/>
                <w:lang w:val="en-US" w:eastAsia="de-DE"/>
              </w:rPr>
              <w:t>Pseudoterranova decipiens</w:t>
            </w:r>
            <w:r w:rsidR="00E821DF" w:rsidRPr="00385E25">
              <w:rPr>
                <w:rFonts w:ascii="Times New Roman" w:eastAsia="Times New Roman" w:hAnsi="Times New Roman" w:cs="Times New Roman"/>
                <w:color w:val="000000"/>
                <w:sz w:val="18"/>
                <w:szCs w:val="18"/>
                <w:lang w:val="en-US" w:eastAsia="de-DE"/>
              </w:rPr>
              <w:t xml:space="preserve"> (</w:t>
            </w:r>
            <w:r w:rsidR="00E821DF" w:rsidRPr="00385E25">
              <w:rPr>
                <w:rFonts w:ascii="Times New Roman" w:eastAsia="Times New Roman" w:hAnsi="Times New Roman" w:cs="Times New Roman"/>
                <w:i/>
                <w:color w:val="000000"/>
                <w:sz w:val="18"/>
                <w:szCs w:val="18"/>
                <w:lang w:val="en-US" w:eastAsia="de-DE"/>
              </w:rPr>
              <w:t>s.l</w:t>
            </w:r>
            <w:r w:rsidR="00E821DF" w:rsidRPr="00385E25">
              <w:rPr>
                <w:rFonts w:ascii="Times New Roman" w:eastAsia="Times New Roman" w:hAnsi="Times New Roman" w:cs="Times New Roman"/>
                <w:color w:val="000000"/>
                <w:sz w:val="18"/>
                <w:szCs w:val="18"/>
                <w:lang w:val="en-US" w:eastAsia="de-DE"/>
              </w:rPr>
              <w:t>.)</w:t>
            </w:r>
          </w:p>
        </w:tc>
        <w:tc>
          <w:tcPr>
            <w:tcW w:w="38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val="en-US" w:eastAsia="de-DE"/>
              </w:rPr>
            </w:pPr>
            <w:r w:rsidRPr="00385E25">
              <w:rPr>
                <w:rFonts w:ascii="Times New Roman" w:eastAsia="Times New Roman" w:hAnsi="Times New Roman" w:cs="Times New Roman"/>
                <w:color w:val="000000"/>
                <w:sz w:val="18"/>
                <w:szCs w:val="18"/>
                <w:lang w:val="en-US" w:eastAsia="de-DE"/>
              </w:rPr>
              <w:t xml:space="preserve">Adélie Land, Weddell Sea </w:t>
            </w:r>
          </w:p>
        </w:tc>
        <w:tc>
          <w:tcPr>
            <w:tcW w:w="3974" w:type="dxa"/>
            <w:shd w:val="clear" w:color="auto" w:fill="auto"/>
            <w:noWrap/>
            <w:hideMark/>
          </w:tcPr>
          <w:p w:rsidR="00F92C37" w:rsidRPr="00385E25" w:rsidRDefault="002716D5" w:rsidP="002716D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mgr8a932","properties":{"formattedCitation":"(Palm, 1999)","plainCitation":"(Palm, 1999)"},"citationItems":[{"id":144,"uris":["http://zotero.org/users/2331823/items/DRD9RJG9"],"uri":["http://zotero.org/users/2331823/items/DRD9RJG9"],"itemData":{"id":144,"type":"article-journal","title":"Ecology of Pseudoterranova decipiens (Krabbe, 1878)(Nematoda: Anisakidae) from Antarctic waters","container-title":"Parasitology Research","page":"638–646","volume":"85","issue":"8-9","source":"Google Scholar","shortTitle":"Ecology of Pseudoterranova decipiens (Krabbe, 1878)(Nematoda","author":[{"family":"Palm","given":"Harry W."}],"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Palm, 1999)</w:t>
            </w:r>
            <w:r>
              <w:rPr>
                <w:rFonts w:ascii="Times New Roman" w:eastAsia="Times New Roman" w:hAnsi="Times New Roman" w:cs="Times New Roman"/>
                <w:color w:val="000000"/>
                <w:sz w:val="18"/>
                <w:szCs w:val="18"/>
                <w:lang w:val="en-US" w:eastAsia="de-DE"/>
              </w:rPr>
              <w:fldChar w:fldCharType="end"/>
            </w:r>
          </w:p>
        </w:tc>
      </w:tr>
      <w:tr w:rsidR="00F92C37" w:rsidRPr="00385E25"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385E25">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385E25">
              <w:rPr>
                <w:rFonts w:ascii="Times New Roman" w:eastAsia="Times New Roman" w:hAnsi="Times New Roman" w:cs="Times New Roman"/>
                <w:i/>
                <w:color w:val="000000"/>
                <w:sz w:val="18"/>
                <w:szCs w:val="18"/>
                <w:lang w:val="en-US" w:eastAsia="de-DE"/>
              </w:rPr>
              <w:t>Ascarophis nototheniae</w:t>
            </w:r>
          </w:p>
        </w:tc>
        <w:tc>
          <w:tcPr>
            <w:tcW w:w="38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color w:val="000000"/>
                <w:sz w:val="18"/>
                <w:szCs w:val="18"/>
                <w:lang w:val="en-US" w:eastAsia="de-DE"/>
              </w:rPr>
            </w:pPr>
            <w:r w:rsidRPr="00385E25">
              <w:rPr>
                <w:rFonts w:ascii="Times New Roman" w:eastAsia="Times New Roman" w:hAnsi="Times New Roman" w:cs="Times New Roman"/>
                <w:color w:val="000000"/>
                <w:sz w:val="18"/>
                <w:szCs w:val="18"/>
                <w:lang w:val="en-US" w:eastAsia="de-DE"/>
              </w:rPr>
              <w:t>Adélie Land, Ross Sea</w:t>
            </w:r>
          </w:p>
        </w:tc>
        <w:tc>
          <w:tcPr>
            <w:tcW w:w="3974" w:type="dxa"/>
            <w:shd w:val="clear" w:color="auto" w:fill="auto"/>
            <w:noWrap/>
            <w:hideMark/>
          </w:tcPr>
          <w:p w:rsidR="00F92C37" w:rsidRPr="00385E25" w:rsidRDefault="002716D5" w:rsidP="002716D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it72depoh","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385E25">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H</w:t>
            </w:r>
          </w:p>
        </w:tc>
        <w:tc>
          <w:tcPr>
            <w:tcW w:w="3083" w:type="dxa"/>
            <w:shd w:val="clear" w:color="auto" w:fill="auto"/>
            <w:noWrap/>
            <w:hideMark/>
          </w:tcPr>
          <w:p w:rsidR="00F92C37" w:rsidRPr="00E821DF"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Noto</w:t>
            </w:r>
            <w:r w:rsidR="00E821DF">
              <w:rPr>
                <w:rFonts w:ascii="Times New Roman" w:eastAsia="Times New Roman" w:hAnsi="Times New Roman" w:cs="Times New Roman"/>
                <w:i/>
                <w:color w:val="000000"/>
                <w:sz w:val="18"/>
                <w:szCs w:val="18"/>
                <w:lang w:val="en-US" w:eastAsia="de-DE"/>
              </w:rPr>
              <w:t>t</w:t>
            </w:r>
            <w:r w:rsidRPr="00E821DF">
              <w:rPr>
                <w:rFonts w:ascii="Times New Roman" w:eastAsia="Times New Roman" w:hAnsi="Times New Roman" w:cs="Times New Roman"/>
                <w:i/>
                <w:color w:val="000000"/>
                <w:sz w:val="18"/>
                <w:szCs w:val="18"/>
                <w:lang w:val="en-US" w:eastAsia="de-DE"/>
              </w:rPr>
              <w:t>heniobdella sawyeri</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Palmer Coast, South Shetland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Weddell Sea, Clarie Coast</w:t>
            </w:r>
          </w:p>
        </w:tc>
        <w:tc>
          <w:tcPr>
            <w:tcW w:w="3974" w:type="dxa"/>
            <w:shd w:val="clear" w:color="auto" w:fill="auto"/>
            <w:noWrap/>
            <w:hideMark/>
          </w:tcPr>
          <w:p w:rsidR="00F92C37" w:rsidRPr="00385E25" w:rsidRDefault="002716D5" w:rsidP="002716D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g8fpoqkru","properties":{"formattedCitation":"(Utevsky, 2005; Santoro et al., 2014)","plainCitation":"(Utevsky, 2005; Santoro et al., 2014)"},"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0D758E">
              <w:rPr>
                <w:rFonts w:ascii="Times New Roman" w:hAnsi="Times New Roman" w:cs="Times New Roman"/>
                <w:sz w:val="18"/>
                <w:lang w:val="en-US"/>
              </w:rPr>
              <w:t>(Utevsky, 2005; Santoro et al., 2014)</w:t>
            </w:r>
            <w:r>
              <w:rPr>
                <w:rFonts w:ascii="Times New Roman" w:eastAsia="Times New Roman" w:hAnsi="Times New Roman" w:cs="Times New Roman"/>
                <w:color w:val="000000"/>
                <w:sz w:val="18"/>
                <w:szCs w:val="18"/>
                <w:lang w:val="en-US" w:eastAsia="de-DE"/>
              </w:rPr>
              <w:fldChar w:fldCharType="end"/>
            </w:r>
          </w:p>
        </w:tc>
      </w:tr>
      <w:tr w:rsidR="00F92C37" w:rsidRPr="00B6574C" w:rsidTr="00A07221">
        <w:trPr>
          <w:trHeight w:val="296"/>
        </w:trPr>
        <w:tc>
          <w:tcPr>
            <w:tcW w:w="226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385E25"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E821DF"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Trulliobdella capitis</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Bouvet Island, South Shetland Islands, </w:t>
            </w:r>
          </w:p>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Orkney Islands, Weddell Sea, Wilkes Land,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rgentine Island, Ross Sea</w:t>
            </w:r>
          </w:p>
        </w:tc>
        <w:tc>
          <w:tcPr>
            <w:tcW w:w="3974" w:type="dxa"/>
            <w:shd w:val="clear" w:color="auto" w:fill="auto"/>
            <w:noWrap/>
            <w:hideMark/>
          </w:tcPr>
          <w:p w:rsidR="00F92C37" w:rsidRPr="00B6574C" w:rsidRDefault="002716D5" w:rsidP="002716D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7gjcodj2u","properties":{"formattedCitation":"(Utevsky, 2005; Santoro et al., 2014)","plainCitation":"(Utevsky, 2005; Santoro et al., 2014)"},"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Utevsky, 2005; Santoro et al., 2014)</w:t>
            </w:r>
            <w:r>
              <w:rPr>
                <w:rFonts w:ascii="Times New Roman" w:eastAsia="Times New Roman" w:hAnsi="Times New Roman" w:cs="Times New Roman"/>
                <w:color w:val="000000"/>
                <w:sz w:val="18"/>
                <w:szCs w:val="18"/>
                <w:lang w:val="en-US" w:eastAsia="de-DE"/>
              </w:rPr>
              <w:fldChar w:fldCharType="end"/>
            </w:r>
          </w:p>
        </w:tc>
      </w:tr>
      <w:tr w:rsidR="00F92C37" w:rsidRPr="002716D5" w:rsidTr="00A07221">
        <w:trPr>
          <w:trHeight w:val="296"/>
        </w:trPr>
        <w:tc>
          <w:tcPr>
            <w:tcW w:w="2263" w:type="dxa"/>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E821DF"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Cryobdella antarctica</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2716D5" w:rsidRDefault="002716D5" w:rsidP="002716D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2716D5">
              <w:rPr>
                <w:rFonts w:ascii="Times New Roman" w:eastAsia="Times New Roman" w:hAnsi="Times New Roman" w:cs="Times New Roman"/>
                <w:color w:val="000000"/>
                <w:sz w:val="18"/>
                <w:szCs w:val="18"/>
                <w:lang w:eastAsia="de-DE"/>
              </w:rPr>
              <w:instrText xml:space="preserve"> ADDIN ZOTERO_ITEM CSL_CITATION {"citationID":"afs04b0s75","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2716D5" w:rsidTr="00A07221">
        <w:trPr>
          <w:trHeight w:val="296"/>
        </w:trPr>
        <w:tc>
          <w:tcPr>
            <w:tcW w:w="2263"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eastAsia="de-DE"/>
              </w:rPr>
            </w:pPr>
            <w:r w:rsidRPr="002716D5">
              <w:rPr>
                <w:rFonts w:ascii="Times New Roman" w:eastAsia="Times New Roman" w:hAnsi="Times New Roman" w:cs="Times New Roman"/>
                <w:i/>
                <w:iCs/>
                <w:color w:val="000000"/>
                <w:sz w:val="18"/>
                <w:szCs w:val="18"/>
                <w:lang w:eastAsia="de-DE"/>
              </w:rPr>
              <w:t> </w:t>
            </w:r>
          </w:p>
        </w:tc>
        <w:tc>
          <w:tcPr>
            <w:tcW w:w="993"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Cr</w:t>
            </w:r>
          </w:p>
        </w:tc>
        <w:tc>
          <w:tcPr>
            <w:tcW w:w="3083" w:type="dxa"/>
            <w:shd w:val="clear" w:color="auto" w:fill="auto"/>
            <w:noWrap/>
            <w:hideMark/>
          </w:tcPr>
          <w:p w:rsidR="00F92C37" w:rsidRPr="00E821DF" w:rsidRDefault="00F92C37" w:rsidP="00F850BF">
            <w:pPr>
              <w:spacing w:after="0" w:line="240" w:lineRule="auto"/>
              <w:rPr>
                <w:rFonts w:ascii="Times New Roman" w:eastAsia="Times New Roman" w:hAnsi="Times New Roman" w:cs="Times New Roman"/>
                <w:i/>
                <w:color w:val="000000"/>
                <w:sz w:val="18"/>
                <w:szCs w:val="18"/>
                <w:lang w:val="en-US" w:eastAsia="de-DE"/>
              </w:rPr>
            </w:pPr>
            <w:r w:rsidRPr="00E821DF">
              <w:rPr>
                <w:rFonts w:ascii="Times New Roman" w:eastAsia="Times New Roman" w:hAnsi="Times New Roman" w:cs="Times New Roman"/>
                <w:i/>
                <w:color w:val="000000"/>
                <w:sz w:val="18"/>
                <w:szCs w:val="18"/>
                <w:lang w:val="en-US" w:eastAsia="de-DE"/>
              </w:rPr>
              <w:t>Eubrachiel</w:t>
            </w:r>
            <w:r w:rsidR="00E821DF">
              <w:rPr>
                <w:rFonts w:ascii="Times New Roman" w:eastAsia="Times New Roman" w:hAnsi="Times New Roman" w:cs="Times New Roman"/>
                <w:i/>
                <w:color w:val="000000"/>
                <w:sz w:val="18"/>
                <w:szCs w:val="18"/>
                <w:lang w:val="en-US" w:eastAsia="de-DE"/>
              </w:rPr>
              <w:t>l</w:t>
            </w:r>
            <w:r w:rsidRPr="00E821DF">
              <w:rPr>
                <w:rFonts w:ascii="Times New Roman" w:eastAsia="Times New Roman" w:hAnsi="Times New Roman" w:cs="Times New Roman"/>
                <w:i/>
                <w:color w:val="000000"/>
                <w:sz w:val="18"/>
                <w:szCs w:val="18"/>
                <w:lang w:val="en-US" w:eastAsia="de-DE"/>
              </w:rPr>
              <w:t>a gain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shd w:val="clear" w:color="auto" w:fill="auto"/>
            <w:noWrap/>
            <w:hideMark/>
          </w:tcPr>
          <w:p w:rsidR="00F92C37" w:rsidRPr="002716D5" w:rsidRDefault="002716D5" w:rsidP="002716D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2716D5">
              <w:rPr>
                <w:rFonts w:ascii="Times New Roman" w:eastAsia="Times New Roman" w:hAnsi="Times New Roman" w:cs="Times New Roman"/>
                <w:color w:val="000000"/>
                <w:sz w:val="18"/>
                <w:szCs w:val="18"/>
                <w:lang w:eastAsia="de-DE"/>
              </w:rPr>
              <w:instrText xml:space="preserve"> ADDIN ZOTERO_ITEM CSL_CITATION {"citationID":"aoratd73j8","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F92C37" w:rsidRPr="002716D5" w:rsidTr="008F1548">
        <w:trPr>
          <w:trHeight w:val="296"/>
        </w:trPr>
        <w:tc>
          <w:tcPr>
            <w:tcW w:w="2263" w:type="dxa"/>
            <w:tcBorders>
              <w:bottom w:val="single" w:sz="4" w:space="0" w:color="auto"/>
            </w:tcBorders>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eastAsia="de-DE"/>
              </w:rPr>
            </w:pPr>
            <w:r w:rsidRPr="002716D5">
              <w:rPr>
                <w:rFonts w:ascii="Times New Roman" w:eastAsia="Times New Roman" w:hAnsi="Times New Roman" w:cs="Times New Roman"/>
                <w:i/>
                <w:iCs/>
                <w:color w:val="000000"/>
                <w:sz w:val="18"/>
                <w:szCs w:val="18"/>
                <w:lang w:eastAsia="de-DE"/>
              </w:rPr>
              <w:t> </w:t>
            </w:r>
          </w:p>
        </w:tc>
        <w:tc>
          <w:tcPr>
            <w:tcW w:w="993" w:type="dxa"/>
            <w:tcBorders>
              <w:bottom w:val="single" w:sz="4" w:space="0" w:color="auto"/>
            </w:tcBorders>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tcBorders>
              <w:bottom w:val="single" w:sz="4" w:space="0" w:color="auto"/>
            </w:tcBorders>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sz w:val="18"/>
                <w:szCs w:val="18"/>
                <w:lang w:eastAsia="de-DE"/>
              </w:rPr>
            </w:pPr>
          </w:p>
        </w:tc>
        <w:tc>
          <w:tcPr>
            <w:tcW w:w="3083" w:type="dxa"/>
            <w:tcBorders>
              <w:bottom w:val="single" w:sz="4" w:space="0" w:color="auto"/>
            </w:tcBorders>
            <w:shd w:val="clear" w:color="auto" w:fill="auto"/>
            <w:noWrap/>
            <w:hideMark/>
          </w:tcPr>
          <w:p w:rsidR="00F92C37" w:rsidRPr="00A07221" w:rsidRDefault="00A07221"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Caecog</w:t>
            </w:r>
            <w:r w:rsidR="00F92C37" w:rsidRPr="00A07221">
              <w:rPr>
                <w:rFonts w:ascii="Times New Roman" w:eastAsia="Times New Roman" w:hAnsi="Times New Roman" w:cs="Times New Roman"/>
                <w:i/>
                <w:color w:val="000000"/>
                <w:sz w:val="18"/>
                <w:szCs w:val="18"/>
                <w:lang w:val="en-US" w:eastAsia="de-DE"/>
              </w:rPr>
              <w:t>nath</w:t>
            </w:r>
            <w:r w:rsidRPr="00A07221">
              <w:rPr>
                <w:rFonts w:ascii="Times New Roman" w:eastAsia="Times New Roman" w:hAnsi="Times New Roman" w:cs="Times New Roman"/>
                <w:i/>
                <w:color w:val="000000"/>
                <w:sz w:val="18"/>
                <w:szCs w:val="18"/>
                <w:lang w:val="en-US" w:eastAsia="de-DE"/>
              </w:rPr>
              <w:t>i</w:t>
            </w:r>
            <w:r w:rsidR="00F92C37" w:rsidRPr="00A07221">
              <w:rPr>
                <w:rFonts w:ascii="Times New Roman" w:eastAsia="Times New Roman" w:hAnsi="Times New Roman" w:cs="Times New Roman"/>
                <w:i/>
                <w:color w:val="000000"/>
                <w:sz w:val="18"/>
                <w:szCs w:val="18"/>
                <w:lang w:val="en-US" w:eastAsia="de-DE"/>
              </w:rPr>
              <w:t>a calva</w:t>
            </w:r>
          </w:p>
        </w:tc>
        <w:tc>
          <w:tcPr>
            <w:tcW w:w="38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Ross Sea</w:t>
            </w:r>
          </w:p>
        </w:tc>
        <w:tc>
          <w:tcPr>
            <w:tcW w:w="3974" w:type="dxa"/>
            <w:tcBorders>
              <w:bottom w:val="single" w:sz="4" w:space="0" w:color="auto"/>
            </w:tcBorders>
            <w:shd w:val="clear" w:color="auto" w:fill="auto"/>
            <w:noWrap/>
            <w:hideMark/>
          </w:tcPr>
          <w:p w:rsidR="00F92C37" w:rsidRPr="002716D5" w:rsidRDefault="002716D5" w:rsidP="002716D5">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Pr="002716D5">
              <w:rPr>
                <w:rFonts w:ascii="Times New Roman" w:eastAsia="Times New Roman" w:hAnsi="Times New Roman" w:cs="Times New Roman"/>
                <w:color w:val="000000"/>
                <w:sz w:val="18"/>
                <w:szCs w:val="18"/>
                <w:lang w:eastAsia="de-DE"/>
              </w:rPr>
              <w:instrText xml:space="preserve"> ADDIN ZOTERO_ITEM CSL_CITATION {"citationID":"a1dm703i2an","properties":{"formattedCitation":"(Santoro et al., 2014)","plainCitation":"(Santoro et al., 2014)"},"citationItems":[{"id":1143,"uris":["http://zotero.org/users/2331823/items/CZIJ3FPX"],"uri":["http://zotero.org/users/2331823/items/CZIJ3FPX"],"itemData":{"id":1143,"type":"article-journal","title":"Parasite Communities of Icefish (Chionodraco hamatus) in the Ross Sea (Antarctica): Influence of the Host Sex on the Helminth Infracommunity Structure","container-title":"PLOS ONE","page":"e88876","volume":"9","issue":"2","source":"PLoS Journals","abstract":"Parasite communities of Chionodraco hamatus were investigated from Terra Nova Bay (Ross Sea, Antarctica) during host spawning time. Special attention was given to helminth infracommunities and effect of host sex on its structure. A total of 21 taxa including 5 ecto-parasites and 16 endo-parasites were identified. The number of ecto and endo-parasite species per individual host ranged from 1 to 3 and 3 to 10, respectively, while the mean numbers of parasite specimens per individual host were 4.7 and 1309.7, respectively. The rich abundance of infection suggests a rich concentration of helminth intermediate/paratenic hosts in the coastal waters of Terra Nova Bay. Chionodraco hamatus serves as a definitive host for 10 helminth taxa, while it acts as an intermediate/paratenic host for 6 helminth taxa. Larvae of 6 helminth taxa for which C. hamatus serves as intermediate/paratenic host represented 98.7% of all specimens found. Of these, the tetraphyllidean and diphyllobothridean cestodes and the nematode Contracaecum osculatum s.l. were the most prevalent and abundant. ‘Larval’ infracommunities had significantly higher species richness, total abundance and diversity than ‘adult’ infracommunities, suggesting the important role of C. hamatus in supporting the life cycles of those parasites in the study area as a paratenic/intermediate host. Significant differences in the pattern of helminth infracommunities of larval forms between male and female fish were found. These differences could be caused by physiological, and most probably by behavioral differences between sexes suggesting that sex is an important factor influencing parasite burden in C. hamatus during reproductive season.","DOI":"10.1371/journal.pone.0088876","ISSN":"1932-6203","shortTitle":"Parasite Communities of Icefish (Chionodraco hamatus) in the Ross Sea (Antarctica)","journalAbbreviation":"PLOS ONE","author":[{"family":"Santoro","given":"Mario"},{"family":"Mattiucci","given":"Simonetta"},{"family":"Cipriani","given":"Paolo"},{"family":"Bellisario","given":"Bruno"},{"family":"Romanelli","given":"Francesco"},{"family":"Cimmaruta","given":"Roberta"},{"family":"Nascetti","given":"Giuseppe"}],"issued":{"date-parts":[["2014",2,1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rPr>
              <w:t>(Santoro et al., 2014)</w:t>
            </w:r>
            <w:r>
              <w:rPr>
                <w:rFonts w:ascii="Times New Roman" w:eastAsia="Times New Roman" w:hAnsi="Times New Roman" w:cs="Times New Roman"/>
                <w:color w:val="000000"/>
                <w:sz w:val="18"/>
                <w:szCs w:val="18"/>
                <w:lang w:val="en-US" w:eastAsia="de-DE"/>
              </w:rPr>
              <w:fldChar w:fldCharType="end"/>
            </w:r>
          </w:p>
        </w:tc>
      </w:tr>
      <w:tr w:rsidR="008F1548" w:rsidRPr="002716D5" w:rsidTr="008F1548">
        <w:trPr>
          <w:trHeight w:val="296"/>
        </w:trPr>
        <w:tc>
          <w:tcPr>
            <w:tcW w:w="2263" w:type="dxa"/>
            <w:tcBorders>
              <w:top w:val="single" w:sz="4" w:space="0" w:color="auto"/>
            </w:tcBorders>
            <w:shd w:val="clear" w:color="auto" w:fill="auto"/>
            <w:noWrap/>
          </w:tcPr>
          <w:p w:rsidR="008F1548" w:rsidRPr="002716D5" w:rsidRDefault="008F1548" w:rsidP="00F850BF">
            <w:pPr>
              <w:spacing w:after="0" w:line="240" w:lineRule="auto"/>
              <w:rPr>
                <w:rFonts w:ascii="Times New Roman" w:eastAsia="Times New Roman" w:hAnsi="Times New Roman" w:cs="Times New Roman"/>
                <w:i/>
                <w:iCs/>
                <w:color w:val="000000"/>
                <w:sz w:val="18"/>
                <w:szCs w:val="18"/>
                <w:lang w:eastAsia="de-DE"/>
              </w:rPr>
            </w:pPr>
            <w:r>
              <w:rPr>
                <w:rFonts w:ascii="Times New Roman" w:eastAsia="Times New Roman" w:hAnsi="Times New Roman" w:cs="Times New Roman"/>
                <w:i/>
                <w:iCs/>
                <w:color w:val="000000"/>
                <w:sz w:val="18"/>
                <w:szCs w:val="18"/>
                <w:lang w:eastAsia="de-DE"/>
              </w:rPr>
              <w:t>Chionodraco myersi</w:t>
            </w:r>
          </w:p>
        </w:tc>
        <w:tc>
          <w:tcPr>
            <w:tcW w:w="993" w:type="dxa"/>
            <w:tcBorders>
              <w:top w:val="single" w:sz="4" w:space="0" w:color="auto"/>
            </w:tcBorders>
            <w:shd w:val="clear" w:color="auto" w:fill="auto"/>
            <w:noWrap/>
          </w:tcPr>
          <w:p w:rsidR="008F1548" w:rsidRPr="008F1548" w:rsidRDefault="008F1548" w:rsidP="00F850BF">
            <w:pPr>
              <w:spacing w:after="0" w:line="240" w:lineRule="auto"/>
              <w:rPr>
                <w:rFonts w:ascii="Times New Roman" w:eastAsia="Times New Roman" w:hAnsi="Times New Roman" w:cs="Times New Roman"/>
                <w:iCs/>
                <w:color w:val="000000"/>
                <w:sz w:val="18"/>
                <w:szCs w:val="18"/>
                <w:lang w:eastAsia="de-DE"/>
              </w:rPr>
            </w:pPr>
            <w:r w:rsidRPr="008F1548">
              <w:rPr>
                <w:rFonts w:ascii="Times New Roman" w:eastAsia="Times New Roman" w:hAnsi="Times New Roman" w:cs="Times New Roman"/>
                <w:iCs/>
                <w:color w:val="000000"/>
                <w:sz w:val="18"/>
                <w:szCs w:val="18"/>
                <w:lang w:eastAsia="de-DE"/>
              </w:rPr>
              <w:t>200 - 800</w:t>
            </w:r>
          </w:p>
        </w:tc>
        <w:tc>
          <w:tcPr>
            <w:tcW w:w="708" w:type="dxa"/>
            <w:tcBorders>
              <w:top w:val="single" w:sz="4" w:space="0" w:color="auto"/>
            </w:tcBorders>
            <w:shd w:val="clear" w:color="auto" w:fill="auto"/>
            <w:noWrap/>
          </w:tcPr>
          <w:p w:rsidR="008F1548" w:rsidRPr="002716D5" w:rsidRDefault="008F1548" w:rsidP="00F850BF">
            <w:pPr>
              <w:spacing w:after="0" w:line="240" w:lineRule="auto"/>
              <w:rPr>
                <w:rFonts w:ascii="Times New Roman" w:eastAsia="Times New Roman" w:hAnsi="Times New Roman" w:cs="Times New Roman"/>
                <w:sz w:val="18"/>
                <w:szCs w:val="18"/>
                <w:lang w:eastAsia="de-DE"/>
              </w:rPr>
            </w:pPr>
            <w:r>
              <w:rPr>
                <w:rFonts w:ascii="Times New Roman" w:eastAsia="Times New Roman" w:hAnsi="Times New Roman" w:cs="Times New Roman"/>
                <w:sz w:val="18"/>
                <w:szCs w:val="18"/>
                <w:lang w:eastAsia="de-DE"/>
              </w:rPr>
              <w:t>C</w:t>
            </w:r>
          </w:p>
        </w:tc>
        <w:tc>
          <w:tcPr>
            <w:tcW w:w="3083" w:type="dxa"/>
            <w:tcBorders>
              <w:top w:val="single" w:sz="4" w:space="0" w:color="auto"/>
            </w:tcBorders>
            <w:shd w:val="clear" w:color="auto" w:fill="auto"/>
            <w:noWrap/>
          </w:tcPr>
          <w:p w:rsidR="008F1548" w:rsidRDefault="008F1548" w:rsidP="00F850BF">
            <w:pPr>
              <w:spacing w:after="0" w:line="240" w:lineRule="auto"/>
              <w:rPr>
                <w:rFonts w:ascii="Times New Roman" w:eastAsia="Times New Roman" w:hAnsi="Times New Roman" w:cs="Times New Roman"/>
                <w:i/>
                <w:color w:val="000000"/>
                <w:sz w:val="18"/>
                <w:szCs w:val="18"/>
                <w:lang w:val="en-US" w:eastAsia="de-DE"/>
              </w:rPr>
            </w:pPr>
            <w:r w:rsidRPr="0015211E">
              <w:rPr>
                <w:rFonts w:ascii="Times New Roman" w:eastAsia="Times New Roman" w:hAnsi="Times New Roman" w:cs="Times New Roman"/>
                <w:color w:val="000000"/>
                <w:sz w:val="18"/>
                <w:szCs w:val="18"/>
                <w:lang w:val="en-US" w:eastAsia="de-DE"/>
              </w:rPr>
              <w:t>Tetraphyllidea</w:t>
            </w:r>
            <w:r>
              <w:rPr>
                <w:rFonts w:ascii="Times New Roman" w:eastAsia="Times New Roman" w:hAnsi="Times New Roman" w:cs="Times New Roman"/>
                <w:i/>
                <w:color w:val="000000"/>
                <w:sz w:val="18"/>
                <w:szCs w:val="18"/>
                <w:lang w:val="en-US" w:eastAsia="de-DE"/>
              </w:rPr>
              <w:t xml:space="preserve"> </w:t>
            </w:r>
            <w:r w:rsidRPr="008F1548">
              <w:rPr>
                <w:rFonts w:ascii="Times New Roman" w:eastAsia="Times New Roman" w:hAnsi="Times New Roman" w:cs="Times New Roman"/>
                <w:color w:val="000000"/>
                <w:sz w:val="18"/>
                <w:szCs w:val="18"/>
                <w:lang w:val="en-US" w:eastAsia="de-DE"/>
              </w:rPr>
              <w:t>indet.</w:t>
            </w:r>
          </w:p>
        </w:tc>
        <w:tc>
          <w:tcPr>
            <w:tcW w:w="3863" w:type="dxa"/>
            <w:tcBorders>
              <w:top w:val="single" w:sz="4" w:space="0" w:color="auto"/>
            </w:tcBorders>
            <w:shd w:val="clear" w:color="auto" w:fill="auto"/>
            <w:noWrap/>
          </w:tcPr>
          <w:p w:rsidR="008F1548" w:rsidRPr="006C69A8" w:rsidRDefault="008F154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tcBorders>
              <w:top w:val="single" w:sz="4" w:space="0" w:color="auto"/>
            </w:tcBorders>
            <w:shd w:val="clear" w:color="auto" w:fill="auto"/>
            <w:noWrap/>
          </w:tcPr>
          <w:p w:rsidR="008F1548" w:rsidRDefault="008F1548" w:rsidP="002716D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CC08DA">
              <w:rPr>
                <w:rFonts w:ascii="Times New Roman" w:eastAsia="Times New Roman" w:hAnsi="Times New Roman" w:cs="Times New Roman"/>
                <w:color w:val="000000"/>
                <w:sz w:val="18"/>
                <w:szCs w:val="18"/>
                <w:lang w:val="en-US" w:eastAsia="de-DE"/>
              </w:rPr>
              <w:instrText xml:space="preserve"> ADDIN ZOTERO_ITEM CSL_CITATION {"citationID":"a1tbumqlb8r","properties":{"formattedCitation":"(Rocka, 1999a)","plainCitation":"(Rocka, 1999a)"},"citationItems":[{"id":145,"uris":["http://zotero.org/users/2331823/items/DRV963KE"],"uri":["http://zotero.org/users/2331823/items/DRV963KE"],"itemData":{"id":145,"type":"article-journal","title":"The tetraphyllidean cercoids from teleosts occurring in the Weddell Sea (Antarctic)","container-title":"Acta Parasitologica","page":"115–118","volume":"44","source":"Google Scholar","author":[{"family":"Rocka","given":"A."}],"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CC08DA" w:rsidRPr="00CC08DA">
              <w:rPr>
                <w:rFonts w:ascii="Times New Roman" w:hAnsi="Times New Roman" w:cs="Times New Roman"/>
                <w:sz w:val="18"/>
              </w:rPr>
              <w:t>(Rocka, 1999a)</w:t>
            </w:r>
            <w:r>
              <w:rPr>
                <w:rFonts w:ascii="Times New Roman" w:eastAsia="Times New Roman" w:hAnsi="Times New Roman" w:cs="Times New Roman"/>
                <w:color w:val="000000"/>
                <w:sz w:val="18"/>
                <w:szCs w:val="18"/>
                <w:lang w:val="en-US" w:eastAsia="de-DE"/>
              </w:rPr>
              <w:fldChar w:fldCharType="end"/>
            </w:r>
          </w:p>
        </w:tc>
      </w:tr>
      <w:tr w:rsidR="008F1548" w:rsidRPr="002716D5" w:rsidTr="008F1548">
        <w:trPr>
          <w:trHeight w:val="296"/>
        </w:trPr>
        <w:tc>
          <w:tcPr>
            <w:tcW w:w="2263" w:type="dxa"/>
            <w:shd w:val="clear" w:color="auto" w:fill="auto"/>
            <w:noWrap/>
          </w:tcPr>
          <w:p w:rsidR="008F1548" w:rsidRPr="002716D5" w:rsidRDefault="008F1548" w:rsidP="00F850BF">
            <w:pPr>
              <w:spacing w:after="0" w:line="240" w:lineRule="auto"/>
              <w:rPr>
                <w:rFonts w:ascii="Times New Roman" w:eastAsia="Times New Roman" w:hAnsi="Times New Roman" w:cs="Times New Roman"/>
                <w:i/>
                <w:iCs/>
                <w:color w:val="000000"/>
                <w:sz w:val="18"/>
                <w:szCs w:val="18"/>
                <w:lang w:eastAsia="de-DE"/>
              </w:rPr>
            </w:pPr>
          </w:p>
        </w:tc>
        <w:tc>
          <w:tcPr>
            <w:tcW w:w="993" w:type="dxa"/>
            <w:shd w:val="clear" w:color="auto" w:fill="auto"/>
            <w:noWrap/>
          </w:tcPr>
          <w:p w:rsidR="008F1548" w:rsidRPr="002716D5" w:rsidRDefault="008F1548"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tcPr>
          <w:p w:rsidR="008F1548" w:rsidRPr="002716D5" w:rsidRDefault="008F1548" w:rsidP="00F850BF">
            <w:pPr>
              <w:spacing w:after="0" w:line="240" w:lineRule="auto"/>
              <w:rPr>
                <w:rFonts w:ascii="Times New Roman" w:eastAsia="Times New Roman" w:hAnsi="Times New Roman" w:cs="Times New Roman"/>
                <w:sz w:val="18"/>
                <w:szCs w:val="18"/>
                <w:lang w:eastAsia="de-DE"/>
              </w:rPr>
            </w:pPr>
            <w:r>
              <w:rPr>
                <w:rFonts w:ascii="Times New Roman" w:eastAsia="Times New Roman" w:hAnsi="Times New Roman" w:cs="Times New Roman"/>
                <w:sz w:val="18"/>
                <w:szCs w:val="18"/>
                <w:lang w:eastAsia="de-DE"/>
              </w:rPr>
              <w:t>N</w:t>
            </w:r>
          </w:p>
        </w:tc>
        <w:tc>
          <w:tcPr>
            <w:tcW w:w="3083" w:type="dxa"/>
            <w:shd w:val="clear" w:color="auto" w:fill="auto"/>
            <w:noWrap/>
          </w:tcPr>
          <w:p w:rsidR="008F1548" w:rsidRDefault="008F1548"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 xml:space="preserve">Contracaecum osculatum </w:t>
            </w:r>
            <w:r w:rsidRPr="008F1548">
              <w:rPr>
                <w:rFonts w:ascii="Times New Roman" w:eastAsia="Times New Roman" w:hAnsi="Times New Roman" w:cs="Times New Roman"/>
                <w:color w:val="000000"/>
                <w:sz w:val="18"/>
                <w:szCs w:val="18"/>
                <w:lang w:val="en-US" w:eastAsia="de-DE"/>
              </w:rPr>
              <w:t>(</w:t>
            </w:r>
            <w:r>
              <w:rPr>
                <w:rFonts w:ascii="Times New Roman" w:eastAsia="Times New Roman" w:hAnsi="Times New Roman" w:cs="Times New Roman"/>
                <w:i/>
                <w:color w:val="000000"/>
                <w:sz w:val="18"/>
                <w:szCs w:val="18"/>
                <w:lang w:val="en-US" w:eastAsia="de-DE"/>
              </w:rPr>
              <w:t>s.l.</w:t>
            </w:r>
            <w:r w:rsidRPr="008F1548">
              <w:rPr>
                <w:rFonts w:ascii="Times New Roman" w:eastAsia="Times New Roman" w:hAnsi="Times New Roman" w:cs="Times New Roman"/>
                <w:color w:val="000000"/>
                <w:sz w:val="18"/>
                <w:szCs w:val="18"/>
                <w:lang w:val="en-US" w:eastAsia="de-DE"/>
              </w:rPr>
              <w:t>)</w:t>
            </w:r>
          </w:p>
        </w:tc>
        <w:tc>
          <w:tcPr>
            <w:tcW w:w="3863" w:type="dxa"/>
            <w:shd w:val="clear" w:color="auto" w:fill="auto"/>
            <w:noWrap/>
          </w:tcPr>
          <w:p w:rsidR="008F1548" w:rsidRPr="006C69A8" w:rsidRDefault="008F154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shd w:val="clear" w:color="auto" w:fill="auto"/>
            <w:noWrap/>
          </w:tcPr>
          <w:p w:rsidR="008F1548" w:rsidRDefault="008F1548" w:rsidP="008F1548">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1a2qg83de","properties":{"formattedCitation":"{\\rtf (Kl\\uc0\\u246{}ser et al., 1992)}","plainCitation":"(Klöser et al., 1992)"},"citationItems":[{"id":232,"uris":["http://zotero.org/users/2331823/items/MSCZIG7K"],"uri":["http://zotero.org/users/2331823/items/MSCZIG7K"],"itemData":{"id":232,"type":"article-journal","title":"Adjustment of anisakid nematode life cycles to the high Antarctic food web as shown by Contracaecum radiatum and C. osculatum in the Weddell Sea","container-title":"Antarctic Science","page":"171–178","volume":"4","issue":"02","source":"Google Scholar","author":[{"family":"Klöser","given":"Heinz"},{"family":"Plötz","given":"Joachim"},{"family":"Palm","given":"Harry"},{"family":"Bartsch","given":"Annette"},{"family":"Hubold","given":"Gerd"}],"issued":{"date-parts":[["199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8F1548">
              <w:rPr>
                <w:rFonts w:ascii="Times New Roman" w:hAnsi="Times New Roman" w:cs="Times New Roman"/>
                <w:sz w:val="18"/>
                <w:szCs w:val="24"/>
              </w:rPr>
              <w:t>(Klöser et al., 1992)</w:t>
            </w:r>
            <w:r>
              <w:rPr>
                <w:rFonts w:ascii="Times New Roman" w:eastAsia="Times New Roman" w:hAnsi="Times New Roman" w:cs="Times New Roman"/>
                <w:color w:val="000000"/>
                <w:sz w:val="18"/>
                <w:szCs w:val="18"/>
                <w:lang w:val="en-US" w:eastAsia="de-DE"/>
              </w:rPr>
              <w:fldChar w:fldCharType="end"/>
            </w:r>
          </w:p>
        </w:tc>
      </w:tr>
      <w:tr w:rsidR="008F1548" w:rsidRPr="002716D5" w:rsidTr="008F1548">
        <w:trPr>
          <w:trHeight w:val="296"/>
        </w:trPr>
        <w:tc>
          <w:tcPr>
            <w:tcW w:w="2263" w:type="dxa"/>
            <w:tcBorders>
              <w:bottom w:val="single" w:sz="4" w:space="0" w:color="auto"/>
            </w:tcBorders>
            <w:shd w:val="clear" w:color="auto" w:fill="auto"/>
            <w:noWrap/>
          </w:tcPr>
          <w:p w:rsidR="008F1548" w:rsidRPr="002716D5" w:rsidRDefault="008F1548" w:rsidP="00F850BF">
            <w:pPr>
              <w:spacing w:after="0" w:line="240" w:lineRule="auto"/>
              <w:rPr>
                <w:rFonts w:ascii="Times New Roman" w:eastAsia="Times New Roman" w:hAnsi="Times New Roman" w:cs="Times New Roman"/>
                <w:i/>
                <w:iCs/>
                <w:color w:val="000000"/>
                <w:sz w:val="18"/>
                <w:szCs w:val="18"/>
                <w:lang w:eastAsia="de-DE"/>
              </w:rPr>
            </w:pPr>
          </w:p>
        </w:tc>
        <w:tc>
          <w:tcPr>
            <w:tcW w:w="993" w:type="dxa"/>
            <w:tcBorders>
              <w:bottom w:val="single" w:sz="4" w:space="0" w:color="auto"/>
            </w:tcBorders>
            <w:shd w:val="clear" w:color="auto" w:fill="auto"/>
            <w:noWrap/>
          </w:tcPr>
          <w:p w:rsidR="008F1548" w:rsidRPr="002716D5" w:rsidRDefault="008F1548"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tcBorders>
              <w:bottom w:val="single" w:sz="4" w:space="0" w:color="auto"/>
            </w:tcBorders>
            <w:shd w:val="clear" w:color="auto" w:fill="auto"/>
            <w:noWrap/>
          </w:tcPr>
          <w:p w:rsidR="008F1548" w:rsidRPr="002716D5" w:rsidRDefault="008F1548" w:rsidP="00F850BF">
            <w:pPr>
              <w:spacing w:after="0" w:line="240" w:lineRule="auto"/>
              <w:rPr>
                <w:rFonts w:ascii="Times New Roman" w:eastAsia="Times New Roman" w:hAnsi="Times New Roman" w:cs="Times New Roman"/>
                <w:sz w:val="18"/>
                <w:szCs w:val="18"/>
                <w:lang w:eastAsia="de-DE"/>
              </w:rPr>
            </w:pPr>
          </w:p>
        </w:tc>
        <w:tc>
          <w:tcPr>
            <w:tcW w:w="3083" w:type="dxa"/>
            <w:tcBorders>
              <w:bottom w:val="single" w:sz="4" w:space="0" w:color="auto"/>
            </w:tcBorders>
            <w:shd w:val="clear" w:color="auto" w:fill="auto"/>
            <w:noWrap/>
          </w:tcPr>
          <w:p w:rsidR="008F1548" w:rsidRDefault="008F1548" w:rsidP="00F850BF">
            <w:pPr>
              <w:spacing w:after="0" w:line="240" w:lineRule="auto"/>
              <w:rPr>
                <w:rFonts w:ascii="Times New Roman" w:eastAsia="Times New Roman" w:hAnsi="Times New Roman" w:cs="Times New Roman"/>
                <w:i/>
                <w:color w:val="000000"/>
                <w:sz w:val="18"/>
                <w:szCs w:val="18"/>
                <w:lang w:val="en-US" w:eastAsia="de-DE"/>
              </w:rPr>
            </w:pPr>
            <w:r>
              <w:rPr>
                <w:rFonts w:ascii="Times New Roman" w:eastAsia="Times New Roman" w:hAnsi="Times New Roman" w:cs="Times New Roman"/>
                <w:i/>
                <w:color w:val="000000"/>
                <w:sz w:val="18"/>
                <w:szCs w:val="18"/>
                <w:lang w:val="en-US" w:eastAsia="de-DE"/>
              </w:rPr>
              <w:t>Contracaecum radiatum</w:t>
            </w:r>
          </w:p>
        </w:tc>
        <w:tc>
          <w:tcPr>
            <w:tcW w:w="3863" w:type="dxa"/>
            <w:tcBorders>
              <w:bottom w:val="single" w:sz="4" w:space="0" w:color="auto"/>
            </w:tcBorders>
            <w:shd w:val="clear" w:color="auto" w:fill="auto"/>
            <w:noWrap/>
          </w:tcPr>
          <w:p w:rsidR="008F1548" w:rsidRPr="006C69A8" w:rsidRDefault="008F154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tcBorders>
              <w:bottom w:val="single" w:sz="4" w:space="0" w:color="auto"/>
            </w:tcBorders>
            <w:shd w:val="clear" w:color="auto" w:fill="auto"/>
            <w:noWrap/>
          </w:tcPr>
          <w:p w:rsidR="008F1548" w:rsidRDefault="008F1548" w:rsidP="008F1548">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am45tg8sg","properties":{"formattedCitation":"{\\rtf (Kl\\uc0\\u246{}ser et al., 1992)}","plainCitation":"(Klöser et al., 1992)"},"citationItems":[{"id":232,"uris":["http://zotero.org/users/2331823/items/MSCZIG7K"],"uri":["http://zotero.org/users/2331823/items/MSCZIG7K"],"itemData":{"id":232,"type":"article-journal","title":"Adjustment of anisakid nematode life cycles to the high Antarctic food web as shown by Contracaecum radiatum and C. osculatum in the Weddell Sea","container-title":"Antarctic Science","page":"171–178","volume":"4","issue":"02","source":"Google Scholar","author":[{"family":"Klöser","given":"Heinz"},{"family":"Plötz","given":"Joachim"},{"family":"Palm","given":"Harry"},{"family":"Bartsch","given":"Annette"},{"family":"Hubold","given":"Gerd"}],"issued":{"date-parts":[["199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8F1548">
              <w:rPr>
                <w:rFonts w:ascii="Times New Roman" w:hAnsi="Times New Roman" w:cs="Times New Roman"/>
                <w:sz w:val="18"/>
                <w:szCs w:val="24"/>
              </w:rPr>
              <w:t>(Klöser et al., 1992)</w:t>
            </w:r>
            <w:r>
              <w:rPr>
                <w:rFonts w:ascii="Times New Roman" w:eastAsia="Times New Roman" w:hAnsi="Times New Roman" w:cs="Times New Roman"/>
                <w:color w:val="000000"/>
                <w:sz w:val="18"/>
                <w:szCs w:val="18"/>
                <w:lang w:val="en-US" w:eastAsia="de-DE"/>
              </w:rPr>
              <w:fldChar w:fldCharType="end"/>
            </w:r>
          </w:p>
        </w:tc>
      </w:tr>
      <w:tr w:rsidR="00F92C37" w:rsidRPr="002716D5" w:rsidTr="00A07221">
        <w:trPr>
          <w:trHeight w:val="296"/>
        </w:trPr>
        <w:tc>
          <w:tcPr>
            <w:tcW w:w="2263" w:type="dxa"/>
            <w:tcBorders>
              <w:top w:val="single" w:sz="4" w:space="0" w:color="auto"/>
            </w:tcBorders>
            <w:shd w:val="clear" w:color="auto" w:fill="auto"/>
            <w:noWrap/>
            <w:hideMark/>
          </w:tcPr>
          <w:p w:rsidR="00F92C37" w:rsidRPr="00B6574C"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pagetopsis ionah</w:t>
            </w:r>
          </w:p>
        </w:tc>
        <w:tc>
          <w:tcPr>
            <w:tcW w:w="993" w:type="dxa"/>
            <w:tcBorders>
              <w:top w:val="single" w:sz="4" w:space="0" w:color="auto"/>
            </w:tcBorders>
            <w:shd w:val="clear" w:color="auto" w:fill="auto"/>
            <w:noWrap/>
            <w:hideMark/>
          </w:tcPr>
          <w:p w:rsidR="00F92C37" w:rsidRPr="00AC5D8D" w:rsidRDefault="00AC5D8D"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20 - 900</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bouria antarctica</w:t>
            </w:r>
          </w:p>
        </w:tc>
        <w:tc>
          <w:tcPr>
            <w:tcW w:w="3863" w:type="dxa"/>
            <w:tcBorders>
              <w:top w:val="single" w:sz="4" w:space="0" w:color="auto"/>
            </w:tcBorders>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Admiralty Bay,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King George Island, Elephant Island</w:t>
            </w:r>
          </w:p>
        </w:tc>
        <w:tc>
          <w:tcPr>
            <w:tcW w:w="3974" w:type="dxa"/>
            <w:tcBorders>
              <w:top w:val="single" w:sz="4" w:space="0" w:color="auto"/>
            </w:tcBorders>
            <w:shd w:val="clear" w:color="auto" w:fill="auto"/>
            <w:noWrap/>
            <w:hideMark/>
          </w:tcPr>
          <w:p w:rsidR="00F92C37" w:rsidRPr="002716D5" w:rsidRDefault="002716D5" w:rsidP="002716D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JyKSqlYP","properties":{"formattedCitation":"(Zdzitowiecki, 1993, 2002)","plainCitation":"(Zdzitowiecki, 1993, 2002)"},"citationItems":[{"id":1063,"uris":["http://zotero.org/users/2331823/items/S8E99ATT"],"uri":["http://zotero.org/users/2331823/items/S8E99ATT"],"itemData":{"id":1063,"type":"article-journal","title":"A contribution to the morphology of the Antarctic fish lepocreadiid digeneas, with a description of a new genus","container-title":"Acta Parasitologica","page":"109-112","volume":"38","issue":"3","source":"Google Scholar","author":[{"family":"Zdzitowiecki","given":"K."}],"issued":{"date-parts":[["1993"]]}}},{"id":1049,"uris":["http://zotero.org/users/2331823/items/3UPC8BNK"],"uri":["http://zotero.org/users/2331823/items/3UPC8BNK"],"itemData":{"id":1049,"type":"article-journal","title":"Occurrence of Digenea in fishes of the family Channichthyidae in the Weddell Sea and other sub-continental areas of the Antarctica","container-title":"Acta Parasitologica","page":"159-162","volume":"47","issue":"2","source":"Google Scholar","author":[{"family":"Zdzitowiecki","given":"K."}],"issued":{"date-parts":[["200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716D5">
              <w:rPr>
                <w:rFonts w:ascii="Times New Roman" w:hAnsi="Times New Roman" w:cs="Times New Roman"/>
                <w:sz w:val="18"/>
                <w:lang w:val="en-US"/>
              </w:rPr>
              <w:t>(Zdzitowiecki, 1993, 2002)</w:t>
            </w:r>
            <w:r>
              <w:rPr>
                <w:rFonts w:ascii="Times New Roman" w:eastAsia="Times New Roman" w:hAnsi="Times New Roman" w:cs="Times New Roman"/>
                <w:color w:val="000000"/>
                <w:sz w:val="18"/>
                <w:szCs w:val="18"/>
                <w:lang w:val="en-US" w:eastAsia="de-DE"/>
              </w:rPr>
              <w:fldChar w:fldCharType="end"/>
            </w:r>
          </w:p>
        </w:tc>
      </w:tr>
      <w:tr w:rsidR="00F92C37" w:rsidRPr="00FD290C" w:rsidTr="00A07221">
        <w:trPr>
          <w:trHeight w:val="296"/>
        </w:trPr>
        <w:tc>
          <w:tcPr>
            <w:tcW w:w="2263"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2716D5"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F92C37" w:rsidRPr="00F833FD"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Phyllobothrium</w:t>
            </w:r>
            <w:r w:rsidR="00F833FD">
              <w:rPr>
                <w:rFonts w:ascii="Times New Roman" w:eastAsia="Times New Roman" w:hAnsi="Times New Roman" w:cs="Times New Roman"/>
                <w:i/>
                <w:iCs/>
                <w:color w:val="000000"/>
                <w:sz w:val="18"/>
                <w:szCs w:val="18"/>
                <w:lang w:val="en-US" w:eastAsia="de-DE"/>
              </w:rPr>
              <w:t xml:space="preserve"> </w:t>
            </w:r>
            <w:r w:rsidR="00F833FD">
              <w:rPr>
                <w:rFonts w:ascii="Times New Roman" w:eastAsia="Times New Roman" w:hAnsi="Times New Roman" w:cs="Times New Roman"/>
                <w:iCs/>
                <w:color w:val="000000"/>
                <w:sz w:val="18"/>
                <w:szCs w:val="18"/>
                <w:lang w:val="en-US" w:eastAsia="de-DE"/>
              </w:rPr>
              <w:t>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FD290C" w:rsidRDefault="002716D5" w:rsidP="0015353D">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18p8eq1ha4","properties":{"formattedCitation":"(Wojciechowska, 1993)","plainCitation":"(Wojciechowska, 1993)"},"citationItems":[{"id":1069,"uris":["http://zotero.org/users/2331823/items/6DWBN3WB"],"uri":["http://zotero.org/users/2331823/items/6DWBN3WB"],"itemData":{"id":1069,"type":"article-journal","title":"The tetraphyllidean and tetrabothriid cercoids from Antarctic bony fishes. II. Occurrence of cercoids in various fish species","container-title":"Acta Parasitologica","page":"113-118","volume":"38","issue":"3","source":"Google Scholar","author":[{"family":"Wojciechowska","given":"A."}],"issued":{"date-parts":[["199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15353D" w:rsidRPr="0015353D">
              <w:rPr>
                <w:rFonts w:ascii="Times New Roman" w:hAnsi="Times New Roman" w:cs="Times New Roman"/>
                <w:sz w:val="18"/>
              </w:rPr>
              <w:t>(Wojciechowska, 1993)</w:t>
            </w:r>
            <w:r>
              <w:rPr>
                <w:rFonts w:ascii="Times New Roman" w:eastAsia="Times New Roman" w:hAnsi="Times New Roman" w:cs="Times New Roman"/>
                <w:color w:val="000000"/>
                <w:sz w:val="18"/>
                <w:szCs w:val="18"/>
                <w:lang w:val="en-US" w:eastAsia="de-DE"/>
              </w:rPr>
              <w:fldChar w:fldCharType="end"/>
            </w:r>
          </w:p>
        </w:tc>
      </w:tr>
      <w:tr w:rsidR="0015211E" w:rsidRPr="00FD290C" w:rsidTr="00A07221">
        <w:trPr>
          <w:trHeight w:val="296"/>
        </w:trPr>
        <w:tc>
          <w:tcPr>
            <w:tcW w:w="2263" w:type="dxa"/>
            <w:shd w:val="clear" w:color="auto" w:fill="auto"/>
            <w:noWrap/>
          </w:tcPr>
          <w:p w:rsidR="0015211E" w:rsidRPr="006C69A8" w:rsidRDefault="0015211E"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15211E" w:rsidRPr="002716D5" w:rsidRDefault="0015211E"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15211E" w:rsidRPr="006C69A8" w:rsidRDefault="0015211E"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tcPr>
          <w:p w:rsidR="0015211E" w:rsidRPr="0015211E" w:rsidRDefault="0015211E" w:rsidP="00F850BF">
            <w:pPr>
              <w:spacing w:after="0" w:line="240" w:lineRule="auto"/>
              <w:rPr>
                <w:rFonts w:ascii="Times New Roman" w:eastAsia="Times New Roman" w:hAnsi="Times New Roman" w:cs="Times New Roman"/>
                <w:iCs/>
                <w:color w:val="000000"/>
                <w:sz w:val="18"/>
                <w:szCs w:val="18"/>
                <w:lang w:val="en-US" w:eastAsia="de-DE"/>
              </w:rPr>
            </w:pPr>
            <w:r>
              <w:rPr>
                <w:rFonts w:ascii="Times New Roman" w:eastAsia="Times New Roman" w:hAnsi="Times New Roman" w:cs="Times New Roman"/>
                <w:iCs/>
                <w:color w:val="000000"/>
                <w:sz w:val="18"/>
                <w:szCs w:val="18"/>
                <w:lang w:val="en-US" w:eastAsia="de-DE"/>
              </w:rPr>
              <w:t>Diphyllobothriidea indet.</w:t>
            </w:r>
          </w:p>
        </w:tc>
        <w:tc>
          <w:tcPr>
            <w:tcW w:w="3863" w:type="dxa"/>
            <w:shd w:val="clear" w:color="auto" w:fill="auto"/>
            <w:noWrap/>
          </w:tcPr>
          <w:p w:rsidR="0015211E" w:rsidRPr="006C69A8" w:rsidRDefault="0015211E"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15211E" w:rsidRDefault="0015211E"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this study</w:t>
            </w:r>
          </w:p>
        </w:tc>
      </w:tr>
      <w:tr w:rsidR="00F92C37" w:rsidRPr="0015211E" w:rsidTr="00A07221">
        <w:trPr>
          <w:trHeight w:val="296"/>
        </w:trPr>
        <w:tc>
          <w:tcPr>
            <w:tcW w:w="2263" w:type="dxa"/>
            <w:shd w:val="clear" w:color="auto" w:fill="auto"/>
            <w:noWrap/>
            <w:hideMark/>
          </w:tcPr>
          <w:p w:rsidR="00F92C37" w:rsidRPr="00FD290C" w:rsidRDefault="00F92C37" w:rsidP="00F850BF">
            <w:pPr>
              <w:spacing w:after="0" w:line="240" w:lineRule="auto"/>
              <w:rPr>
                <w:rFonts w:ascii="Times New Roman" w:eastAsia="Times New Roman" w:hAnsi="Times New Roman" w:cs="Times New Roman"/>
                <w:i/>
                <w:iCs/>
                <w:color w:val="000000"/>
                <w:sz w:val="18"/>
                <w:szCs w:val="18"/>
                <w:lang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FD290C"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osculatum (s.l.)</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9F2BA3"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211E" w:rsidTr="00A07221">
        <w:trPr>
          <w:trHeight w:val="296"/>
        </w:trPr>
        <w:tc>
          <w:tcPr>
            <w:tcW w:w="2263" w:type="dxa"/>
            <w:shd w:val="clear" w:color="auto" w:fill="auto"/>
            <w:noWrap/>
            <w:hideMark/>
          </w:tcPr>
          <w:p w:rsidR="00F92C37" w:rsidRPr="009F2BA3"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9F2BA3"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9F2BA3"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shd w:val="clear" w:color="auto" w:fill="auto"/>
            <w:noWrap/>
            <w:hideMark/>
          </w:tcPr>
          <w:p w:rsidR="00F92C37" w:rsidRPr="009F2BA3"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9F2BA3"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H</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ototheniobdella sawyeri</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Palmer Coast, South Shetland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Weddell Sea, Scott Coast, Ross Sea</w:t>
            </w:r>
          </w:p>
        </w:tc>
        <w:tc>
          <w:tcPr>
            <w:tcW w:w="3974" w:type="dxa"/>
            <w:shd w:val="clear" w:color="auto" w:fill="auto"/>
            <w:noWrap/>
            <w:hideMark/>
          </w:tcPr>
          <w:p w:rsidR="00F92C37" w:rsidRPr="006C69A8" w:rsidRDefault="0015353D" w:rsidP="0015353D">
            <w:pPr>
              <w:spacing w:after="0" w:line="240" w:lineRule="auto"/>
              <w:rPr>
                <w:rFonts w:ascii="Times New Roman" w:eastAsia="Times New Roman" w:hAnsi="Times New Roman" w:cs="Times New Roman"/>
                <w:color w:val="000000"/>
                <w:sz w:val="18"/>
                <w:szCs w:val="18"/>
                <w:lang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1e7upimo4","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5353D">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eastAsia="de-DE"/>
              </w:rPr>
            </w:pPr>
            <w:r w:rsidRPr="006C69A8">
              <w:rPr>
                <w:rFonts w:ascii="Times New Roman" w:eastAsia="Times New Roman" w:hAnsi="Times New Roman" w:cs="Times New Roman"/>
                <w:i/>
                <w:iCs/>
                <w:color w:val="000000"/>
                <w:sz w:val="18"/>
                <w:szCs w:val="18"/>
                <w:lang w:val="en-US" w:eastAsia="de-DE"/>
              </w:rPr>
              <w:t> </w:t>
            </w:r>
          </w:p>
        </w:tc>
        <w:tc>
          <w:tcPr>
            <w:tcW w:w="99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eastAsia="de-DE"/>
              </w:rPr>
            </w:pPr>
          </w:p>
        </w:tc>
        <w:tc>
          <w:tcPr>
            <w:tcW w:w="708"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capittis</w:t>
            </w:r>
          </w:p>
        </w:tc>
        <w:tc>
          <w:tcPr>
            <w:tcW w:w="3863" w:type="dxa"/>
            <w:tcBorders>
              <w:bottom w:val="single" w:sz="4" w:space="0" w:color="auto"/>
            </w:tcBorders>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Bouvet Island, South Shetland Islands, </w:t>
            </w:r>
          </w:p>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Orkney Islands, Weddell Sea, Wilkes Land,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Argentine Island, Ross Sea</w:t>
            </w:r>
          </w:p>
        </w:tc>
        <w:tc>
          <w:tcPr>
            <w:tcW w:w="3974" w:type="dxa"/>
            <w:tcBorders>
              <w:bottom w:val="single" w:sz="4" w:space="0" w:color="auto"/>
            </w:tcBorders>
            <w:shd w:val="clear" w:color="auto" w:fill="auto"/>
            <w:noWrap/>
            <w:hideMark/>
          </w:tcPr>
          <w:p w:rsidR="00F92C37" w:rsidRPr="006C69A8" w:rsidRDefault="0015353D"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8sp3o5jbp","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5353D">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lastRenderedPageBreak/>
              <w:t>Pagetopsis macropterus</w:t>
            </w:r>
          </w:p>
        </w:tc>
        <w:tc>
          <w:tcPr>
            <w:tcW w:w="993" w:type="dxa"/>
            <w:tcBorders>
              <w:top w:val="single" w:sz="4" w:space="0" w:color="auto"/>
            </w:tcBorders>
            <w:shd w:val="clear" w:color="auto" w:fill="auto"/>
            <w:noWrap/>
            <w:hideMark/>
          </w:tcPr>
          <w:p w:rsidR="00F92C37" w:rsidRPr="00AC5D8D" w:rsidRDefault="00AC5D8D"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5 - 655</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6C69A8" w:rsidRDefault="00A07221"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i/>
                <w:iCs/>
                <w:color w:val="000000"/>
                <w:sz w:val="18"/>
                <w:szCs w:val="18"/>
                <w:lang w:val="en-US" w:eastAsia="de-DE"/>
              </w:rPr>
              <w:t>Elytrophalloides oat</w:t>
            </w:r>
            <w:r w:rsidR="00F92C37" w:rsidRPr="006C69A8">
              <w:rPr>
                <w:rFonts w:ascii="Times New Roman" w:eastAsia="Times New Roman" w:hAnsi="Times New Roman" w:cs="Times New Roman"/>
                <w:i/>
                <w:iCs/>
                <w:color w:val="000000"/>
                <w:sz w:val="18"/>
                <w:szCs w:val="18"/>
                <w:lang w:val="en-US" w:eastAsia="de-DE"/>
              </w:rPr>
              <w:t>e</w:t>
            </w:r>
            <w:r>
              <w:rPr>
                <w:rFonts w:ascii="Times New Roman" w:eastAsia="Times New Roman" w:hAnsi="Times New Roman" w:cs="Times New Roman"/>
                <w:i/>
                <w:iCs/>
                <w:color w:val="000000"/>
                <w:sz w:val="18"/>
                <w:szCs w:val="18"/>
                <w:lang w:val="en-US" w:eastAsia="de-DE"/>
              </w:rPr>
              <w:t>s</w:t>
            </w:r>
            <w:r w:rsidR="00F92C37" w:rsidRPr="006C69A8">
              <w:rPr>
                <w:rFonts w:ascii="Times New Roman" w:eastAsia="Times New Roman" w:hAnsi="Times New Roman" w:cs="Times New Roman"/>
                <w:i/>
                <w:iCs/>
                <w:color w:val="000000"/>
                <w:sz w:val="18"/>
                <w:szCs w:val="18"/>
                <w:lang w:val="en-US" w:eastAsia="de-DE"/>
              </w:rPr>
              <w:t>i</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974" w:type="dxa"/>
            <w:tcBorders>
              <w:top w:val="single" w:sz="4" w:space="0" w:color="auto"/>
            </w:tcBorders>
            <w:shd w:val="clear" w:color="auto" w:fill="auto"/>
            <w:noWrap/>
            <w:hideMark/>
          </w:tcPr>
          <w:p w:rsidR="00F92C37" w:rsidRPr="006C69A8" w:rsidRDefault="0015353D"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4ma2l45hm","properties":{"formattedCitation":"(Prudhoe &amp; Bray, 1973)","plainCitation":"(Prudhoe &amp; Bray, 1973)"},"citationItems":[{"id":1068,"uris":["http://zotero.org/users/2331823/items/E9SFCJVK"],"uri":["http://zotero.org/users/2331823/items/E9SFCJVK"],"itemData":{"id":1068,"type":"book","title":"Digenetic trematodes from fishes","publisher":"Mawson Institute for Antarctic Research, University of Adelaide","source":"Google Scholar","author":[{"family":"Prudhoe","given":"Stephen"},{"family":"Bray","given":"Rodney A."}],"issued":{"date-parts":[["197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5353D">
              <w:rPr>
                <w:rFonts w:ascii="Times New Roman" w:hAnsi="Times New Roman" w:cs="Times New Roman"/>
                <w:sz w:val="18"/>
              </w:rPr>
              <w:t>(Prudhoe &amp; Bray, 1973)</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osculatum (s.l.)</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211E" w:rsidTr="0015211E">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353D" w:rsidTr="0015211E">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 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Shishkov Islands</w:t>
            </w:r>
          </w:p>
        </w:tc>
        <w:tc>
          <w:tcPr>
            <w:tcW w:w="3974" w:type="dxa"/>
            <w:shd w:val="clear" w:color="auto" w:fill="auto"/>
            <w:noWrap/>
            <w:hideMark/>
          </w:tcPr>
          <w:p w:rsidR="00F92C37" w:rsidRPr="006C69A8" w:rsidRDefault="0015353D"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mhmh6cslm","properties":{"formattedCitation":"(Rokicki et al., 2009)","plainCitation":"(Rokicki et al., 2009)"},"citationItems":[{"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5353D">
              <w:rPr>
                <w:rFonts w:ascii="Times New Roman" w:hAnsi="Times New Roman" w:cs="Times New Roman"/>
                <w:sz w:val="18"/>
                <w:lang w:val="en-US"/>
              </w:rPr>
              <w:t>(Rokicki et al., 2009)</w:t>
            </w:r>
            <w:r>
              <w:rPr>
                <w:rFonts w:ascii="Times New Roman" w:eastAsia="Times New Roman" w:hAnsi="Times New Roman" w:cs="Times New Roman"/>
                <w:color w:val="000000"/>
                <w:sz w:val="18"/>
                <w:szCs w:val="18"/>
                <w:lang w:val="en-US" w:eastAsia="de-DE"/>
              </w:rPr>
              <w:fldChar w:fldCharType="end"/>
            </w:r>
          </w:p>
        </w:tc>
      </w:tr>
      <w:tr w:rsidR="0015211E" w:rsidRPr="0015353D" w:rsidTr="0015211E">
        <w:trPr>
          <w:trHeight w:val="296"/>
        </w:trPr>
        <w:tc>
          <w:tcPr>
            <w:tcW w:w="2263" w:type="dxa"/>
            <w:tcBorders>
              <w:bottom w:val="single" w:sz="4" w:space="0" w:color="auto"/>
            </w:tcBorders>
            <w:shd w:val="clear" w:color="auto" w:fill="auto"/>
            <w:noWrap/>
          </w:tcPr>
          <w:p w:rsidR="0015211E" w:rsidRPr="006C69A8" w:rsidRDefault="0015211E"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tcBorders>
              <w:bottom w:val="single" w:sz="4" w:space="0" w:color="auto"/>
            </w:tcBorders>
            <w:shd w:val="clear" w:color="auto" w:fill="auto"/>
            <w:noWrap/>
          </w:tcPr>
          <w:p w:rsidR="0015211E" w:rsidRPr="006C69A8" w:rsidRDefault="0015211E"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tcBorders>
              <w:bottom w:val="single" w:sz="4" w:space="0" w:color="auto"/>
            </w:tcBorders>
            <w:shd w:val="clear" w:color="auto" w:fill="auto"/>
            <w:noWrap/>
          </w:tcPr>
          <w:p w:rsidR="0015211E" w:rsidRPr="006C69A8" w:rsidRDefault="0015211E"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H</w:t>
            </w:r>
          </w:p>
        </w:tc>
        <w:tc>
          <w:tcPr>
            <w:tcW w:w="3083" w:type="dxa"/>
            <w:tcBorders>
              <w:bottom w:val="single" w:sz="4" w:space="0" w:color="auto"/>
            </w:tcBorders>
            <w:shd w:val="clear" w:color="auto" w:fill="auto"/>
            <w:noWrap/>
          </w:tcPr>
          <w:p w:rsidR="0015211E" w:rsidRPr="006C69A8" w:rsidRDefault="0015211E"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Nototheniobdella sawyeri</w:t>
            </w:r>
          </w:p>
        </w:tc>
        <w:tc>
          <w:tcPr>
            <w:tcW w:w="3863" w:type="dxa"/>
            <w:tcBorders>
              <w:bottom w:val="single" w:sz="4" w:space="0" w:color="auto"/>
            </w:tcBorders>
            <w:shd w:val="clear" w:color="auto" w:fill="auto"/>
            <w:noWrap/>
          </w:tcPr>
          <w:p w:rsidR="0015211E" w:rsidRPr="006C69A8" w:rsidRDefault="0015211E"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tcBorders>
              <w:bottom w:val="single" w:sz="4" w:space="0" w:color="auto"/>
            </w:tcBorders>
            <w:shd w:val="clear" w:color="auto" w:fill="auto"/>
            <w:noWrap/>
          </w:tcPr>
          <w:p w:rsidR="0015211E" w:rsidRDefault="0015211E"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t</w:t>
            </w:r>
            <w:bookmarkStart w:id="0" w:name="_GoBack"/>
            <w:bookmarkEnd w:id="0"/>
            <w:r>
              <w:rPr>
                <w:rFonts w:ascii="Times New Roman" w:eastAsia="Times New Roman" w:hAnsi="Times New Roman" w:cs="Times New Roman"/>
                <w:color w:val="000000"/>
                <w:sz w:val="18"/>
                <w:szCs w:val="18"/>
                <w:lang w:val="en-US" w:eastAsia="de-DE"/>
              </w:rPr>
              <w:t>his study</w:t>
            </w:r>
          </w:p>
        </w:tc>
      </w:tr>
      <w:tr w:rsidR="00F92C37" w:rsidRPr="0015353D" w:rsidTr="00A07221">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Pseudochaenichthys georgianus</w:t>
            </w:r>
          </w:p>
        </w:tc>
        <w:tc>
          <w:tcPr>
            <w:tcW w:w="993" w:type="dxa"/>
            <w:tcBorders>
              <w:top w:val="single" w:sz="4" w:space="0" w:color="auto"/>
            </w:tcBorders>
            <w:shd w:val="clear" w:color="auto" w:fill="auto"/>
            <w:noWrap/>
            <w:hideMark/>
          </w:tcPr>
          <w:p w:rsidR="00F92C37" w:rsidRPr="006C69A8" w:rsidRDefault="00AC5D8D"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0 - 475</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onocerca phycidis</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Island, South Shetland Islands</w:t>
            </w:r>
          </w:p>
        </w:tc>
        <w:tc>
          <w:tcPr>
            <w:tcW w:w="3974" w:type="dxa"/>
            <w:tcBorders>
              <w:top w:val="single" w:sz="4" w:space="0" w:color="auto"/>
            </w:tcBorders>
            <w:shd w:val="clear" w:color="auto" w:fill="auto"/>
            <w:noWrap/>
            <w:hideMark/>
          </w:tcPr>
          <w:p w:rsidR="00F92C37" w:rsidRPr="006C69A8" w:rsidRDefault="0015353D"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2Nnx8i3N","properties":{"formattedCitation":"(Zdzitowiecki, 1979, 1991, 2002)","plainCitation":"(Zdzitowiecki, 1979, 1991, 2002)"},"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1049,"uris":["http://zotero.org/users/2331823/items/3UPC8BNK"],"uri":["http://zotero.org/users/2331823/items/3UPC8BNK"],"itemData":{"id":1049,"type":"article-journal","title":"Occurrence of Digenea in fishes of the family Channichthyidae in the Weddell Sea and other sub-continental areas of the Antarctica","container-title":"Acta Parasitologica","page":"159-162","volume":"47","issue":"2","source":"Google Scholar","author":[{"family":"Zdzitowiecki","given":"K."}],"issued":{"date-parts":[["200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5353D">
              <w:rPr>
                <w:rFonts w:ascii="Times New Roman" w:hAnsi="Times New Roman" w:cs="Times New Roman"/>
                <w:sz w:val="18"/>
                <w:lang w:val="en-US"/>
              </w:rPr>
              <w:t>(Zdzitowiecki, 1979, 1991, 2002)</w:t>
            </w:r>
            <w:r>
              <w:rPr>
                <w:rFonts w:ascii="Times New Roman" w:eastAsia="Times New Roman" w:hAnsi="Times New Roman" w:cs="Times New Roman"/>
                <w:color w:val="000000"/>
                <w:sz w:val="18"/>
                <w:szCs w:val="18"/>
                <w:lang w:val="en-US" w:eastAsia="de-DE"/>
              </w:rPr>
              <w:fldChar w:fldCharType="end"/>
            </w:r>
            <w:r w:rsidR="0015211E">
              <w:rPr>
                <w:rFonts w:ascii="Times New Roman" w:eastAsia="Times New Roman" w:hAnsi="Times New Roman" w:cs="Times New Roman"/>
                <w:color w:val="000000"/>
                <w:sz w:val="18"/>
                <w:szCs w:val="18"/>
                <w:lang w:val="en-US" w:eastAsia="de-DE"/>
              </w:rPr>
              <w:t>, this study</w:t>
            </w:r>
            <w:r w:rsidR="00F92C37" w:rsidRPr="006C69A8">
              <w:rPr>
                <w:rFonts w:ascii="Times New Roman" w:eastAsia="Times New Roman" w:hAnsi="Times New Roman" w:cs="Times New Roman"/>
                <w:color w:val="000000"/>
                <w:sz w:val="18"/>
                <w:szCs w:val="18"/>
                <w:lang w:val="en-US" w:eastAsia="de-DE"/>
              </w:rPr>
              <w:t xml:space="preserve"> </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A07221"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Elytro</w:t>
            </w:r>
            <w:r w:rsidR="00F92C37" w:rsidRPr="006C69A8">
              <w:rPr>
                <w:rFonts w:ascii="Times New Roman" w:eastAsia="Times New Roman" w:hAnsi="Times New Roman" w:cs="Times New Roman"/>
                <w:i/>
                <w:iCs/>
                <w:color w:val="000000"/>
                <w:sz w:val="18"/>
                <w:szCs w:val="18"/>
                <w:lang w:val="en-US" w:eastAsia="de-DE"/>
              </w:rPr>
              <w:t>phalloides oate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Georgia Island </w:t>
            </w:r>
          </w:p>
        </w:tc>
        <w:tc>
          <w:tcPr>
            <w:tcW w:w="3974" w:type="dxa"/>
            <w:shd w:val="clear" w:color="auto" w:fill="auto"/>
            <w:noWrap/>
            <w:hideMark/>
          </w:tcPr>
          <w:p w:rsidR="00F92C37" w:rsidRPr="006C69A8" w:rsidRDefault="0015353D" w:rsidP="0015353D">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a3batdg404","properties":{"formattedCitation":"(Zdzitowiecki, 1979)","plainCitation":"(Zdzitowiecki, 1979)"},"citationItems":[{"id":1667,"uris":["http://zotero.org/users/2331823/items/QP2F7CFW"],"uri":["http://zotero.org/users/2331823/items/QP2F7CFW"],"itemData":{"id":1667,"type":"article-journal","title":"Digenetic trematodes in alimentary tracts of fishes of South Georgia and South Shetlands (Antarctica)","container-title":"Acta Ichthyologica et Piscatoria","page":"15-30","volume":"9","author":[{"family":"Zdzitowiecki","given":"K."}],"issued":{"date-parts":[["197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15353D">
              <w:rPr>
                <w:rFonts w:ascii="Times New Roman" w:hAnsi="Times New Roman" w:cs="Times New Roman"/>
                <w:sz w:val="18"/>
              </w:rPr>
              <w:t>(Zdzitowiecki, 1979)</w:t>
            </w:r>
            <w:r>
              <w:rPr>
                <w:rFonts w:ascii="Times New Roman" w:eastAsia="Times New Roman" w:hAnsi="Times New Roman" w:cs="Times New Roman"/>
                <w:color w:val="000000"/>
                <w:sz w:val="18"/>
                <w:szCs w:val="18"/>
                <w:lang w:val="en-US" w:eastAsia="de-DE"/>
              </w:rPr>
              <w:fldChar w:fldCharType="end"/>
            </w:r>
            <w:r w:rsidR="0015211E">
              <w:rPr>
                <w:rFonts w:ascii="Times New Roman" w:eastAsia="Times New Roman" w:hAnsi="Times New Roman" w:cs="Times New Roman"/>
                <w:color w:val="000000"/>
                <w:sz w:val="18"/>
                <w:szCs w:val="18"/>
                <w:lang w:val="en-US" w:eastAsia="de-DE"/>
              </w:rPr>
              <w:t>, this study</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Lecithaster macrocotyl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 Island</w:t>
            </w:r>
          </w:p>
        </w:tc>
        <w:tc>
          <w:tcPr>
            <w:tcW w:w="3974" w:type="dxa"/>
            <w:shd w:val="clear" w:color="auto" w:fill="auto"/>
            <w:noWrap/>
            <w:hideMark/>
          </w:tcPr>
          <w:p w:rsidR="00F92C37" w:rsidRPr="006C69A8" w:rsidRDefault="002902D7" w:rsidP="002902D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skcsfcq88","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902D7">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Lecithaster microp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hag Rocks</w:t>
            </w:r>
          </w:p>
        </w:tc>
        <w:tc>
          <w:tcPr>
            <w:tcW w:w="3974" w:type="dxa"/>
            <w:shd w:val="clear" w:color="auto" w:fill="auto"/>
            <w:noWrap/>
            <w:hideMark/>
          </w:tcPr>
          <w:p w:rsidR="00F92C37" w:rsidRPr="006C69A8" w:rsidRDefault="002902D7" w:rsidP="002902D7">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101i90639","properties":{"formattedCitation":"(Zdzitowiecki, 1997)","plainCitation":"(Zdzitowiecki, 1997)"},"citationItems":[{"id":82,"uris":["http://zotero.org/users/2331823/items/9QJUFEX6"],"uri":["http://zotero.org/users/2331823/items/9QJUFEX6"],"itemData":{"id":82,"type":"book","title":"Antarctic Digenea, parasites of fishes","publisher":"Koeltz Scientific Books","publisher-place":"Koenigstein","source":"Open WorldCat","event-place":"Koenigstein","ISBN":"3-87429-387-4","language":"English","author":[{"family":"Zdzitowiecki","given":"Krzysztof"}],"issued":{"date-parts":[["199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2902D7">
              <w:rPr>
                <w:rFonts w:ascii="Times New Roman" w:hAnsi="Times New Roman" w:cs="Times New Roman"/>
                <w:sz w:val="18"/>
              </w:rPr>
              <w:t>(Zdzitowiecki, 1997)</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bouria antarctica</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South Georgia Island,</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w:t>
            </w:r>
          </w:p>
        </w:tc>
        <w:tc>
          <w:tcPr>
            <w:tcW w:w="3974" w:type="dxa"/>
            <w:shd w:val="clear" w:color="auto" w:fill="auto"/>
            <w:noWrap/>
            <w:hideMark/>
          </w:tcPr>
          <w:p w:rsidR="00F92C37" w:rsidRPr="006C69A8" w:rsidRDefault="002902D7" w:rsidP="00BD1DBE">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26s1err661","properties":{"formattedCitation":"(Zdzitowiecki, Pisano &amp; Vacchi, 1993)","plainCitation":"(Zdzitowiecki, Pisano &amp; Vacchi, 1993)"},"citationItems":[{"id":1725,"uris":["http://zotero.org/users/2331823/items/VT29PBZ3"],"uri":["http://zotero.org/users/2331823/items/VT29PBZ3"],"itemData":{"id":1725,"type":"article-journal","title":"Antarctic representatives of the genus Neolebouria Gibson, 1976 [Digenea, Opecoelidae] with description of one new species","container-title":"Acta Parasitologica","page":"11-14","volume":"38","issue":"1","source":"Google Scholar","author":[{"family":"Zdzitowiecki","given":"K."},{"family":"Pisano","given":"E."},{"family":"Vacchi","given":"M."}],"issued":{"date-parts":[["199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BD1DBE" w:rsidRPr="00BD1DBE">
              <w:rPr>
                <w:rFonts w:ascii="Times New Roman" w:hAnsi="Times New Roman" w:cs="Times New Roman"/>
                <w:sz w:val="18"/>
                <w:lang w:val="en-US"/>
              </w:rPr>
              <w:t>(Zdzitowiecki, Pisano &amp; Vacchi, 1993)</w:t>
            </w:r>
            <w:r>
              <w:rPr>
                <w:rFonts w:ascii="Times New Roman" w:eastAsia="Times New Roman" w:hAnsi="Times New Roman" w:cs="Times New Roman"/>
                <w:color w:val="000000"/>
                <w:sz w:val="18"/>
                <w:szCs w:val="18"/>
                <w:lang w:val="en-US" w:eastAsia="de-DE"/>
              </w:rPr>
              <w:fldChar w:fldCharType="end"/>
            </w:r>
            <w:r w:rsidR="0015211E">
              <w:rPr>
                <w:rFonts w:ascii="Times New Roman" w:eastAsia="Times New Roman" w:hAnsi="Times New Roman" w:cs="Times New Roman"/>
                <w:color w:val="000000"/>
                <w:sz w:val="18"/>
                <w:szCs w:val="18"/>
                <w:lang w:val="en-US" w:eastAsia="de-DE"/>
              </w:rPr>
              <w:t>, this study</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C</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Phyllobothrium</w:t>
            </w:r>
            <w:r w:rsidR="00A07221">
              <w:rPr>
                <w:rFonts w:ascii="Times New Roman" w:eastAsia="Times New Roman" w:hAnsi="Times New Roman" w:cs="Times New Roman"/>
                <w:i/>
                <w:iCs/>
                <w:color w:val="000000"/>
                <w:sz w:val="18"/>
                <w:szCs w:val="18"/>
                <w:lang w:val="en-US" w:eastAsia="de-DE"/>
              </w:rPr>
              <w:t xml:space="preserve"> </w:t>
            </w:r>
            <w:r w:rsidR="00A07221" w:rsidRPr="00A07221">
              <w:rPr>
                <w:rFonts w:ascii="Times New Roman" w:eastAsia="Times New Roman" w:hAnsi="Times New Roman" w:cs="Times New Roman"/>
                <w:iCs/>
                <w:color w:val="000000"/>
                <w:sz w:val="18"/>
                <w:szCs w:val="18"/>
                <w:lang w:val="en-US" w:eastAsia="de-DE"/>
              </w:rPr>
              <w:t>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 , South Georgia Islands</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15s96qcqpn","properties":{"formattedCitation":"(Wojciechowska, 1993)","plainCitation":"(Wojciechowska, 1993)"},"citationItems":[{"id":1069,"uris":["http://zotero.org/users/2331823/items/6DWBN3WB"],"uri":["http://zotero.org/users/2331823/items/6DWBN3WB"],"itemData":{"id":1069,"type":"article-journal","title":"The tetraphyllidean and tetrabothriid cercoids from Antarctic bony fishes. II. Occurrence of cercoids in various fish species","container-title":"Acta Parasitologica","page":"113-118","volume":"38","issue":"3","source":"Google Scholar","author":[{"family":"Wojciechowska","given":"A."}],"issued":{"date-parts":[["199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Wojciechowska, 1993)</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15211E"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color w:val="000000"/>
                <w:sz w:val="18"/>
                <w:szCs w:val="18"/>
                <w:lang w:eastAsia="de-DE"/>
              </w:rPr>
              <w:t>Diphyllobothriidea</w:t>
            </w:r>
            <w:r w:rsidR="00F92C37" w:rsidRPr="00A07221">
              <w:rPr>
                <w:rFonts w:ascii="Times New Roman" w:eastAsia="Times New Roman" w:hAnsi="Times New Roman" w:cs="Times New Roman"/>
                <w:iCs/>
                <w:color w:val="000000"/>
                <w:sz w:val="18"/>
                <w:szCs w:val="18"/>
                <w:lang w:val="en-US" w:eastAsia="de-DE"/>
              </w:rPr>
              <w:t xml:space="preserv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A07221">
              <w:rPr>
                <w:rFonts w:ascii="Times New Roman" w:eastAsia="Times New Roman" w:hAnsi="Times New Roman" w:cs="Times New Roman"/>
                <w:iCs/>
                <w:color w:val="000000"/>
                <w:sz w:val="18"/>
                <w:szCs w:val="18"/>
                <w:lang w:val="en-US" w:eastAsia="de-DE"/>
              </w:rPr>
              <w:t>Tetraphyllidae inde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p>
        </w:tc>
      </w:tr>
      <w:tr w:rsidR="00F92C37" w:rsidRPr="004A767C"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N</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Anisakis </w:t>
            </w:r>
            <w:r w:rsidRPr="00A07221">
              <w:rPr>
                <w:rFonts w:ascii="Times New Roman" w:eastAsia="Times New Roman" w:hAnsi="Times New Roman" w:cs="Times New Roman"/>
                <w:iCs/>
                <w:color w:val="000000"/>
                <w:sz w:val="18"/>
                <w:szCs w:val="18"/>
                <w:lang w:val="en-US" w:eastAsia="de-DE"/>
              </w:rPr>
              <w:t>sp.</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Shishkov Island</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54gpi6qbb","properties":{"formattedCitation":"(Rokicki et al., 2009)","plainCitation":"(Rokicki et al., 2009)"},"citationItems":[{"id":87,"uris":["http://zotero.org/users/2331823/items/9ZATXPST"],"uri":["http://zotero.org/users/2331823/items/9ZATXPST"],"itemData":{"id":87,"type":"article-journal","title":"Larval ascaridoid nematodes (Anisakidae) in fish from the South Shetland Islands (Southern Ocean)","container-title":"Polish Polar Research","page":"49–58","volume":"30","issue":"1","source":"Google Scholar","author":[{"family":"Rokicki","given":"Jerzy"},{"family":"Rodjuk","given":"Galina"},{"family":"Zdzitowiecki","given":"Krzysztof"},{"family":"Laskowski","given":"Zdzis\\law"},{"literal":"others"}],"issued":{"date-parts":[["200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lang w:val="en-US"/>
              </w:rPr>
              <w:t>(Rokicki et al., 2009)</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Contracaecum osculatum </w:t>
            </w:r>
            <w:r w:rsidRPr="00A07221">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A07221">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A07221"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Contrac</w:t>
            </w:r>
            <w:r w:rsidR="00F92C37" w:rsidRPr="006C69A8">
              <w:rPr>
                <w:rFonts w:ascii="Times New Roman" w:eastAsia="Times New Roman" w:hAnsi="Times New Roman" w:cs="Times New Roman"/>
                <w:i/>
                <w:iCs/>
                <w:color w:val="000000"/>
                <w:sz w:val="18"/>
                <w:szCs w:val="18"/>
                <w:lang w:val="en-US" w:eastAsia="de-DE"/>
              </w:rPr>
              <w:t>aecum radiat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ntracaecum</w:t>
            </w:r>
            <w:r w:rsidRPr="00A07221">
              <w:rPr>
                <w:rFonts w:ascii="Times New Roman" w:eastAsia="Times New Roman" w:hAnsi="Times New Roman" w:cs="Times New Roman"/>
                <w:iCs/>
                <w:color w:val="000000"/>
                <w:sz w:val="18"/>
                <w:szCs w:val="18"/>
                <w:lang w:val="en-US" w:eastAsia="de-DE"/>
              </w:rPr>
              <w:t xml:space="preserve"> sp.</w:t>
            </w:r>
            <w:r w:rsidRPr="006C69A8">
              <w:rPr>
                <w:rFonts w:ascii="Times New Roman" w:eastAsia="Times New Roman" w:hAnsi="Times New Roman" w:cs="Times New Roman"/>
                <w:i/>
                <w:iCs/>
                <w:color w:val="000000"/>
                <w:sz w:val="18"/>
                <w:szCs w:val="18"/>
                <w:lang w:val="en-US" w:eastAsia="de-DE"/>
              </w:rPr>
              <w:t xml:space="preserve"> </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Georgia Island, South Orkney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s Islands, Elephant Island</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rm9r407o4","properties":{"formattedCitation":"(Siegel, 1980b)","plainCitation":"(Siegel, 1980b)"},"citationItems":[{"id":1679,"uris":["http://zotero.org/users/2331823/items/9XH4ZXIU"],"uri":["http://zotero.org/users/2331823/items/9XH4ZXIU"],"itemData":{"id":1679,"type":"article-journal","title":"Quantitative investigations on parasites of antarctic channichthyid and nototheniid fishes.","container-title":"Meeresforschung","page":"146-156","volume":"28","issue":"2/3","source":"www.cabdirect.org","abstract":"The most frequent parasite species found in nearly 6000 nototheniid and channichthyid fishes of 5 species caught in the Atlantic sector of the Antarctic Ocean from October 1977 to March 1978 included the leeches Trulliobdella capitis and Glyptonotobdella antarctica, Pseudobenedenia nototheniae, Contracaecum sp. larvae and Corynosoma sp. larvae. No digeneans or cestodes were found. P. nototheniae...","language":"English","author":[{"family":"Siegel","given":"V."}],"issued":{"date-parts":[["198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Siegel, 1980b)</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Ps</w:t>
            </w:r>
            <w:r w:rsidR="00A07221">
              <w:rPr>
                <w:rFonts w:ascii="Times New Roman" w:eastAsia="Times New Roman" w:hAnsi="Times New Roman" w:cs="Times New Roman"/>
                <w:i/>
                <w:iCs/>
                <w:color w:val="000000"/>
                <w:sz w:val="18"/>
                <w:szCs w:val="18"/>
                <w:lang w:val="en-US" w:eastAsia="de-DE"/>
              </w:rPr>
              <w:t>e</w:t>
            </w:r>
            <w:r w:rsidRPr="006C69A8">
              <w:rPr>
                <w:rFonts w:ascii="Times New Roman" w:eastAsia="Times New Roman" w:hAnsi="Times New Roman" w:cs="Times New Roman"/>
                <w:i/>
                <w:iCs/>
                <w:color w:val="000000"/>
                <w:sz w:val="18"/>
                <w:szCs w:val="18"/>
                <w:lang w:val="en-US" w:eastAsia="de-DE"/>
              </w:rPr>
              <w:t xml:space="preserve">udoterranova decipiens </w:t>
            </w:r>
            <w:r w:rsidRPr="00A07221">
              <w:rPr>
                <w:rFonts w:ascii="Times New Roman" w:eastAsia="Times New Roman" w:hAnsi="Times New Roman" w:cs="Times New Roman"/>
                <w:iCs/>
                <w:color w:val="000000"/>
                <w:sz w:val="18"/>
                <w:szCs w:val="18"/>
                <w:lang w:val="en-US" w:eastAsia="de-DE"/>
              </w:rPr>
              <w:t>(</w:t>
            </w:r>
            <w:r w:rsidRPr="006C69A8">
              <w:rPr>
                <w:rFonts w:ascii="Times New Roman" w:eastAsia="Times New Roman" w:hAnsi="Times New Roman" w:cs="Times New Roman"/>
                <w:i/>
                <w:iCs/>
                <w:color w:val="000000"/>
                <w:sz w:val="18"/>
                <w:szCs w:val="18"/>
                <w:lang w:val="en-US" w:eastAsia="de-DE"/>
              </w:rPr>
              <w:t>s.l.</w:t>
            </w:r>
            <w:r w:rsidRPr="00A07221">
              <w:rPr>
                <w:rFonts w:ascii="Times New Roman" w:eastAsia="Times New Roman" w:hAnsi="Times New Roman" w:cs="Times New Roman"/>
                <w:iCs/>
                <w:color w:val="000000"/>
                <w:sz w:val="18"/>
                <w:szCs w:val="18"/>
                <w:lang w:val="en-US" w:eastAsia="de-DE"/>
              </w:rPr>
              <w:t>)</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shenidror","properties":{"formattedCitation":"(Palm, 1999)","plainCitation":"(Palm, 1999)"},"citationItems":[{"id":144,"uris":["http://zotero.org/users/2331823/items/DRD9RJG9"],"uri":["http://zotero.org/users/2331823/items/DRD9RJG9"],"itemData":{"id":144,"type":"article-journal","title":"Ecology of Pseudoterranova decipiens (Krabbe, 1878)(Nematoda: Anisakidae) from Antarctic waters","container-title":"Parasitology Research","page":"638–646","volume":"85","issue":"8-9","source":"Google Scholar","shortTitle":"Ecology of Pseudoterranova decipiens (Krabbe, 1878)(Nematoda","author":[{"family":"Palm","given":"Harry W."}],"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Palm, 1999)</w:t>
            </w:r>
            <w:r>
              <w:rPr>
                <w:rFonts w:ascii="Times New Roman" w:eastAsia="Times New Roman" w:hAnsi="Times New Roman" w:cs="Times New Roman"/>
                <w:color w:val="000000"/>
                <w:sz w:val="18"/>
                <w:szCs w:val="18"/>
                <w:lang w:val="en-US" w:eastAsia="de-DE"/>
              </w:rPr>
              <w:fldChar w:fldCharType="end"/>
            </w:r>
            <w:r w:rsidR="00F92C37" w:rsidRPr="006C69A8">
              <w:rPr>
                <w:rFonts w:ascii="Times New Roman" w:eastAsia="Times New Roman" w:hAnsi="Times New Roman" w:cs="Times New Roman"/>
                <w:color w:val="000000"/>
                <w:sz w:val="18"/>
                <w:szCs w:val="18"/>
                <w:lang w:val="en-US" w:eastAsia="de-DE"/>
              </w:rPr>
              <w:t>; this study</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A07221"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Dichelyne</w:t>
            </w:r>
            <w:r w:rsidRPr="006C69A8">
              <w:rPr>
                <w:rFonts w:ascii="Times New Roman" w:eastAsia="Times New Roman" w:hAnsi="Times New Roman" w:cs="Times New Roman"/>
                <w:i/>
                <w:iCs/>
                <w:color w:val="000000"/>
                <w:sz w:val="18"/>
                <w:szCs w:val="18"/>
                <w:lang w:val="en-US" w:eastAsia="de-DE"/>
              </w:rPr>
              <w:t xml:space="preserve"> fraser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Georgia</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s6ssu3075","properties":{"formattedCitation":"(Parukhin &amp; Lyadov, 1981)","plainCitation":"(Parukhin &amp; Lyadov, 1981)"},"citationItems":[{"id":1665,"uris":["http://zotero.org/users/2331823/items/4XUA3EK5"],"uri":["http://zotero.org/users/2331823/items/4XUA3EK5"],"itemData":{"id":1665,"type":"article-journal","title":"Parasitofauna of Notothenioidei from waters of the Atlantic and Indian Oceans","container-title":"Vestnik Zoologii","page":"90-94","volume":"3","source":"Google Scholar","author":[{"family":"Parukhin","given":"A. M."},{"family":"Lyadov","given":"V. N."}],"issued":{"date-parts":[["198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Parukhin &amp; Lyadov, 1981)</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Ascarophis notothenia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 </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A</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Corynosoma bullos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H</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bacilliformis</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Bouvet Island, South Shetland Islands, </w:t>
            </w:r>
          </w:p>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Georgia Islands, South Orkney Island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Prince Edward Island, Kerguelen Subregion</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35hrar4e3","properties":{"formattedCitation":"(Utevsky, 2005)","plainCitation":"(Utevsky, 2005)"},"citationItems":[{"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Utevsky, 2005)</w:t>
            </w:r>
            <w:r>
              <w:rPr>
                <w:rFonts w:ascii="Times New Roman" w:eastAsia="Times New Roman" w:hAnsi="Times New Roman" w:cs="Times New Roman"/>
                <w:color w:val="000000"/>
                <w:sz w:val="18"/>
                <w:szCs w:val="18"/>
                <w:lang w:val="en-US" w:eastAsia="de-DE"/>
              </w:rPr>
              <w:fldChar w:fldCharType="end"/>
            </w:r>
          </w:p>
        </w:tc>
      </w:tr>
      <w:tr w:rsidR="00F92C37" w:rsidRPr="004A767C"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Trulliobdella capitis</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Georgia Island, South Shetland Islands, </w:t>
            </w:r>
          </w:p>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Orkney Islands, Bouvet Island, Weddell Sea,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Wilkes Land, Argentine Island, Ross Sea</w:t>
            </w:r>
          </w:p>
        </w:tc>
        <w:tc>
          <w:tcPr>
            <w:tcW w:w="3974" w:type="dxa"/>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q8hl9mcan","properties":{"formattedCitation":"(Siegel, 1980b; Utevsky, 2005)","plainCitation":"(Siegel, 1980b; Utevsky, 2005)"},"citationItems":[{"id":1679,"uris":["http://zotero.org/users/2331823/items/9XH4ZXIU"],"uri":["http://zotero.org/users/2331823/items/9XH4ZXIU"],"itemData":{"id":1679,"type":"article-journal","title":"Quantitative investigations on parasites of antarctic channichthyid and nototheniid fishes.","container-title":"Meeresforschung","page":"146-156","volume":"28","issue":"2/3","source":"www.cabdirect.org","abstract":"The most frequent parasite species found in nearly 6000 nototheniid and channichthyid fishes of 5 species caught in the Atlantic sector of the Antarctic Ocean from October 1977 to March 1978 included the leeches Trulliobdella capitis and Glyptonotobdella antarctica, Pseudobenedenia nototheniae, Contracaecum sp. larvae and Corynosoma sp. larvae. No digeneans or cestodes were found. P. nototheniae...","language":"English","author":[{"family":"Siegel","given":"V."}],"issued":{"date-parts":[["1980"]]}}},{"id":1055,"uris":["http://zotero.org/users/2331823/items/VKPHTBUJ"],"uri":["http://zotero.org/users/2331823/items/VKPHTBUJ"],"itemData":{"id":1055,"type":"article-journal","title":"An identification key to Antarctic fish leeches (Hirudinea: Piscicolidae)","container-title":"Vestn Zool","page":"135–144","volume":"3","source":"Google Scholar","shortTitle":"An identification key to Antarctic fish leeches (Hirudinea","author":[{"family":"Utevsky","given":"A. Yu"}],"issued":{"date-parts":[["2005"]]}}}],"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lang w:val="en-US"/>
              </w:rPr>
              <w:t>(Siegel, 1980b; Utevsky, 2005)</w:t>
            </w:r>
            <w:r>
              <w:rPr>
                <w:rFonts w:ascii="Times New Roman" w:eastAsia="Times New Roman" w:hAnsi="Times New Roman" w:cs="Times New Roman"/>
                <w:color w:val="000000"/>
                <w:sz w:val="18"/>
                <w:szCs w:val="18"/>
                <w:lang w:val="en-US" w:eastAsia="de-DE"/>
              </w:rPr>
              <w:fldChar w:fldCharType="end"/>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ototh</w:t>
            </w:r>
            <w:r w:rsidR="00A07221">
              <w:rPr>
                <w:rFonts w:ascii="Times New Roman" w:eastAsia="Times New Roman" w:hAnsi="Times New Roman" w:cs="Times New Roman"/>
                <w:i/>
                <w:iCs/>
                <w:color w:val="000000"/>
                <w:sz w:val="18"/>
                <w:szCs w:val="18"/>
                <w:lang w:val="en-US" w:eastAsia="de-DE"/>
              </w:rPr>
              <w:t>en</w:t>
            </w:r>
            <w:r w:rsidRPr="006C69A8">
              <w:rPr>
                <w:rFonts w:ascii="Times New Roman" w:eastAsia="Times New Roman" w:hAnsi="Times New Roman" w:cs="Times New Roman"/>
                <w:i/>
                <w:iCs/>
                <w:color w:val="000000"/>
                <w:sz w:val="18"/>
                <w:szCs w:val="18"/>
                <w:lang w:val="en-US" w:eastAsia="de-DE"/>
              </w:rPr>
              <w:t>iobdella sawyer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15211E"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Cr</w:t>
            </w: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Eubrachiella antarctica</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w:t>
            </w:r>
          </w:p>
        </w:tc>
        <w:tc>
          <w:tcPr>
            <w:tcW w:w="3974"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this study</w:t>
            </w:r>
            <w:r w:rsidR="009F2BA3">
              <w:rPr>
                <w:rFonts w:ascii="Times New Roman" w:eastAsia="Times New Roman" w:hAnsi="Times New Roman" w:cs="Times New Roman"/>
                <w:color w:val="000000"/>
                <w:sz w:val="18"/>
                <w:szCs w:val="18"/>
                <w:lang w:val="en-US" w:eastAsia="de-DE"/>
              </w:rPr>
              <w:t xml:space="preserve"> – new host record</w:t>
            </w:r>
          </w:p>
        </w:tc>
      </w:tr>
      <w:tr w:rsidR="00F92C37" w:rsidRPr="006C69A8" w:rsidTr="00A07221">
        <w:trPr>
          <w:trHeight w:val="296"/>
        </w:trPr>
        <w:tc>
          <w:tcPr>
            <w:tcW w:w="226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w:t>
            </w:r>
          </w:p>
        </w:tc>
        <w:tc>
          <w:tcPr>
            <w:tcW w:w="708"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r w:rsidRPr="006C69A8">
              <w:rPr>
                <w:rFonts w:ascii="Times New Roman" w:eastAsia="Times New Roman" w:hAnsi="Times New Roman" w:cs="Times New Roman"/>
                <w:color w:val="000000"/>
                <w:sz w:val="18"/>
                <w:szCs w:val="18"/>
                <w:lang w:val="en-US" w:eastAsia="de-DE"/>
              </w:rPr>
              <w:t> </w:t>
            </w:r>
          </w:p>
        </w:tc>
        <w:tc>
          <w:tcPr>
            <w:tcW w:w="3083" w:type="dxa"/>
            <w:tcBorders>
              <w:bottom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xml:space="preserve">Eubrachiella gaini gaini </w:t>
            </w:r>
          </w:p>
        </w:tc>
        <w:tc>
          <w:tcPr>
            <w:tcW w:w="3863" w:type="dxa"/>
            <w:tcBorders>
              <w:bottom w:val="single" w:sz="4" w:space="0" w:color="auto"/>
            </w:tcBorders>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South Orkneys,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Georgia </w:t>
            </w:r>
          </w:p>
        </w:tc>
        <w:tc>
          <w:tcPr>
            <w:tcW w:w="3974" w:type="dxa"/>
            <w:tcBorders>
              <w:bottom w:val="single" w:sz="4" w:space="0" w:color="auto"/>
            </w:tcBorders>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9vvt18b72","properties":{"formattedCitation":"(Sosinski &amp; Janusz, 1986)","plainCitation":"(Sosinski &amp; Janusz, 1986)"},"citationItems":[{"id":1558,"uris":["http://zotero.org/users/2331823/items/VGM9VDK2"],"uri":["http://zotero.org/users/2331823/items/VGM9VDK2"],"itemData":{"id":1558,"type":"article-journal","title":"The occurrence of the parasite Eubrachiella gaini (Quidor, 1913) in Antarctic fishes of the family Chaenichthyidae.","container-title":"Acta Ichthyologica et Piscatoria","page":"87-105","volume":"16","issue":"1","source":"Web of Science","note":"ZOOREC:ZOOR12400064762","author":[{"family":"Sosinski","given":"J."},{"family":"Janusz","given":"J."}],"issued":{"date-parts":[["198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Sosinski &amp; Janusz, 1986)</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sz w:val="18"/>
                <w:szCs w:val="18"/>
                <w:lang w:val="en-US" w:eastAsia="de-DE"/>
              </w:rPr>
              <w:lastRenderedPageBreak/>
              <w:t>Chionodraco rastrospinosus</w:t>
            </w:r>
          </w:p>
        </w:tc>
        <w:tc>
          <w:tcPr>
            <w:tcW w:w="993" w:type="dxa"/>
            <w:tcBorders>
              <w:top w:val="single" w:sz="4" w:space="0" w:color="auto"/>
            </w:tcBorders>
            <w:shd w:val="clear" w:color="auto" w:fill="auto"/>
            <w:noWrap/>
            <w:hideMark/>
          </w:tcPr>
          <w:p w:rsidR="00F92C37" w:rsidRPr="00AC5D8D" w:rsidRDefault="00AC5D8D" w:rsidP="00F850BF">
            <w:pPr>
              <w:spacing w:after="0" w:line="240" w:lineRule="auto"/>
              <w:rPr>
                <w:rFonts w:ascii="Times New Roman" w:eastAsia="Times New Roman" w:hAnsi="Times New Roman" w:cs="Times New Roman"/>
                <w:iCs/>
                <w:color w:val="000000"/>
                <w:sz w:val="18"/>
                <w:szCs w:val="18"/>
                <w:lang w:val="en-US" w:eastAsia="de-DE"/>
              </w:rPr>
            </w:pPr>
            <w:r w:rsidRPr="00AC5D8D">
              <w:rPr>
                <w:rFonts w:ascii="Times New Roman" w:eastAsia="Times New Roman" w:hAnsi="Times New Roman" w:cs="Times New Roman"/>
                <w:iCs/>
                <w:color w:val="000000"/>
                <w:sz w:val="18"/>
                <w:szCs w:val="18"/>
                <w:lang w:val="en-US" w:eastAsia="de-DE"/>
              </w:rPr>
              <w:t>0 - 1000</w:t>
            </w:r>
          </w:p>
        </w:tc>
        <w:tc>
          <w:tcPr>
            <w:tcW w:w="708"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D</w:t>
            </w:r>
          </w:p>
        </w:tc>
        <w:tc>
          <w:tcPr>
            <w:tcW w:w="308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Gonocerca phycidis</w:t>
            </w:r>
          </w:p>
        </w:tc>
        <w:tc>
          <w:tcPr>
            <w:tcW w:w="3863" w:type="dxa"/>
            <w:tcBorders>
              <w:top w:val="single" w:sz="4" w:space="0" w:color="auto"/>
            </w:tcBorders>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tcBorders>
              <w:top w:val="single" w:sz="4" w:space="0" w:color="auto"/>
            </w:tcBorders>
            <w:shd w:val="clear" w:color="auto" w:fill="auto"/>
            <w:noWrap/>
            <w:hideMark/>
          </w:tcPr>
          <w:p w:rsidR="00F92C37" w:rsidRPr="006C69A8" w:rsidRDefault="004A767C" w:rsidP="004A767C">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td1p6mhol","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A767C">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Elytrophalloides oates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A13FD3"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bg79j8ouq","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13FD3">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8F1548" w:rsidRPr="006C69A8" w:rsidTr="00A07221">
        <w:trPr>
          <w:trHeight w:val="296"/>
        </w:trPr>
        <w:tc>
          <w:tcPr>
            <w:tcW w:w="2263" w:type="dxa"/>
            <w:shd w:val="clear" w:color="auto" w:fill="auto"/>
            <w:noWrap/>
          </w:tcPr>
          <w:p w:rsidR="008F1548" w:rsidRPr="006C69A8" w:rsidRDefault="008F1548" w:rsidP="00F850BF">
            <w:pPr>
              <w:spacing w:after="0" w:line="240" w:lineRule="auto"/>
              <w:rPr>
                <w:rFonts w:ascii="Times New Roman" w:eastAsia="Times New Roman" w:hAnsi="Times New Roman" w:cs="Times New Roman"/>
                <w:i/>
                <w:iCs/>
                <w:color w:val="000000"/>
                <w:sz w:val="18"/>
                <w:szCs w:val="18"/>
                <w:lang w:val="en-US" w:eastAsia="de-DE"/>
              </w:rPr>
            </w:pPr>
          </w:p>
        </w:tc>
        <w:tc>
          <w:tcPr>
            <w:tcW w:w="993" w:type="dxa"/>
            <w:shd w:val="clear" w:color="auto" w:fill="auto"/>
            <w:noWrap/>
          </w:tcPr>
          <w:p w:rsidR="008F1548" w:rsidRPr="006C69A8" w:rsidRDefault="008F1548"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tcPr>
          <w:p w:rsidR="008F1548" w:rsidRPr="006C69A8" w:rsidRDefault="008F154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8F1548" w:rsidRPr="006C69A8" w:rsidRDefault="008F1548" w:rsidP="00F850BF">
            <w:pPr>
              <w:spacing w:after="0" w:line="240" w:lineRule="auto"/>
              <w:rPr>
                <w:rFonts w:ascii="Times New Roman" w:eastAsia="Times New Roman" w:hAnsi="Times New Roman" w:cs="Times New Roman"/>
                <w:i/>
                <w:iCs/>
                <w:color w:val="000000"/>
                <w:sz w:val="18"/>
                <w:szCs w:val="18"/>
                <w:lang w:val="en-US" w:eastAsia="de-DE"/>
              </w:rPr>
            </w:pPr>
            <w:r>
              <w:rPr>
                <w:rFonts w:ascii="Times New Roman" w:eastAsia="Times New Roman" w:hAnsi="Times New Roman" w:cs="Times New Roman"/>
                <w:i/>
                <w:iCs/>
                <w:color w:val="000000"/>
                <w:sz w:val="18"/>
                <w:szCs w:val="18"/>
                <w:lang w:val="en-US" w:eastAsia="de-DE"/>
              </w:rPr>
              <w:t>Genolinea bowersi</w:t>
            </w:r>
          </w:p>
        </w:tc>
        <w:tc>
          <w:tcPr>
            <w:tcW w:w="3863" w:type="dxa"/>
            <w:shd w:val="clear" w:color="auto" w:fill="auto"/>
            <w:noWrap/>
          </w:tcPr>
          <w:p w:rsidR="008F1548" w:rsidRPr="006C69A8" w:rsidRDefault="008F154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8F1548" w:rsidRDefault="008F1548"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tb3mn049v","properties":{"formattedCitation":"(Zdzitowiecki, 1988)","plainCitation":"(Zdzitowiecki, 1988)"},"citationItems":[{"id":1743,"uris":["http://zotero.org/users/2331823/items/68YJLWSS"],"uri":["http://zotero.org/users/2331823/items/68YJLWSS"],"itemData":{"id":1743,"type":"article-journal","title":"Occurrence of digenetic trematodes in fishes off South Shetlands (Antarctic)","container-title":"Acta Parasitologica Polonica","volume":"33","issue":"3","source":"Google Scholar","author":[{"family":"Zdzitowiecki","given":"K."}],"issued":{"date-parts":[["1988"]]}}}],"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8F1548">
              <w:rPr>
                <w:rFonts w:ascii="Times New Roman" w:hAnsi="Times New Roman" w:cs="Times New Roman"/>
                <w:sz w:val="18"/>
              </w:rPr>
              <w:t>(Zdzitowiecki, 1988)</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Lecithaster macrocotyle</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A13FD3"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3n417jplk","properties":{"formattedCitation":"(Zdzitowiecki, 1991, 2002)","plainCitation":"(Zdzitowiecki, 1991, 2002)"},"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1049,"uris":["http://zotero.org/users/2331823/items/3UPC8BNK"],"uri":["http://zotero.org/users/2331823/items/3UPC8BNK"],"itemData":{"id":1049,"type":"article-journal","title":"Occurrence of Digenea in fishes of the family Channichthyidae in the Weddell Sea and other sub-continental areas of the Antarctica","container-title":"Acta Parasitologica","page":"159-162","volume":"47","issue":"2","source":"Google Scholar","author":[{"family":"Zdzitowiecki","given":"K."}],"issued":{"date-parts":[["200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13FD3">
              <w:rPr>
                <w:rFonts w:ascii="Times New Roman" w:hAnsi="Times New Roman" w:cs="Times New Roman"/>
                <w:sz w:val="18"/>
              </w:rPr>
              <w:t>(Zdzitowiecki, 1991, 2002)</w:t>
            </w:r>
            <w:r>
              <w:rPr>
                <w:rFonts w:ascii="Times New Roman" w:eastAsia="Times New Roman" w:hAnsi="Times New Roman" w:cs="Times New Roman"/>
                <w:color w:val="000000"/>
                <w:sz w:val="18"/>
                <w:szCs w:val="18"/>
                <w:lang w:val="en-US" w:eastAsia="de-DE"/>
              </w:rPr>
              <w:fldChar w:fldCharType="end"/>
            </w:r>
          </w:p>
        </w:tc>
      </w:tr>
      <w:tr w:rsidR="00F92C37" w:rsidRPr="006C69A8"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Lepidapedon garrardi</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A13FD3"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55jhihmf7","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13FD3">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F92C37" w:rsidRPr="00C473B2" w:rsidTr="00A07221">
        <w:trPr>
          <w:trHeight w:val="296"/>
        </w:trPr>
        <w:tc>
          <w:tcPr>
            <w:tcW w:w="22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 </w:t>
            </w:r>
          </w:p>
        </w:tc>
        <w:tc>
          <w:tcPr>
            <w:tcW w:w="99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p>
        </w:tc>
        <w:tc>
          <w:tcPr>
            <w:tcW w:w="708"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i/>
                <w:iCs/>
                <w:color w:val="000000"/>
                <w:sz w:val="18"/>
                <w:szCs w:val="18"/>
                <w:lang w:val="en-US" w:eastAsia="de-DE"/>
              </w:rPr>
            </w:pPr>
            <w:r w:rsidRPr="006C69A8">
              <w:rPr>
                <w:rFonts w:ascii="Times New Roman" w:eastAsia="Times New Roman" w:hAnsi="Times New Roman" w:cs="Times New Roman"/>
                <w:i/>
                <w:iCs/>
                <w:color w:val="000000"/>
                <w:sz w:val="18"/>
                <w:szCs w:val="18"/>
                <w:lang w:val="en-US" w:eastAsia="de-DE"/>
              </w:rPr>
              <w:t>Neolebouria antarctica</w:t>
            </w:r>
          </w:p>
        </w:tc>
        <w:tc>
          <w:tcPr>
            <w:tcW w:w="3863" w:type="dxa"/>
            <w:shd w:val="clear" w:color="auto" w:fill="auto"/>
            <w:noWrap/>
            <w:hideMark/>
          </w:tcPr>
          <w:p w:rsidR="00F92C37"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 xml:space="preserve">South Shetland Islands, King George Island, </w:t>
            </w:r>
          </w:p>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Elephant Island, South Georgia</w:t>
            </w:r>
          </w:p>
        </w:tc>
        <w:tc>
          <w:tcPr>
            <w:tcW w:w="3974" w:type="dxa"/>
            <w:shd w:val="clear" w:color="auto" w:fill="auto"/>
            <w:noWrap/>
            <w:hideMark/>
          </w:tcPr>
          <w:p w:rsidR="00F92C37" w:rsidRPr="006C69A8" w:rsidRDefault="00A13FD3"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D4666D">
              <w:rPr>
                <w:rFonts w:ascii="Times New Roman" w:eastAsia="Times New Roman" w:hAnsi="Times New Roman" w:cs="Times New Roman"/>
                <w:color w:val="000000"/>
                <w:sz w:val="18"/>
                <w:szCs w:val="18"/>
                <w:lang w:val="en-US" w:eastAsia="de-DE"/>
              </w:rPr>
              <w:instrText xml:space="preserve"> ADDIN ZOTERO_ITEM CSL_CITATION {"citationID":"aue1epu97c","properties":{"formattedCitation":"(Zdzitowiecki, 1991; Zdzitowiecki, Pisano &amp; Vacchi, 1993)","plainCitation":"(Zdzitowiecki, 1991; Zdzitowiecki, Pisano &amp; Vacchi, 1993)"},"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1725,"uris":["http://zotero.org/users/2331823/items/VT29PBZ3"],"uri":["http://zotero.org/users/2331823/items/VT29PBZ3"],"itemData":{"id":1725,"type":"article-journal","title":"Antarctic representatives of the genus Neolebouria Gibson, 1976 [Digenea, Opecoelidae] with description of one new species","container-title":"Acta Parasitologica","page":"11-14","volume":"38","issue":"1","source":"Google Scholar","author":[{"family":"Zdzitowiecki","given":"K."},{"family":"Pisano","given":"E."},{"family":"Vacchi","given":"M."}],"issued":{"date-parts":[["199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13FD3">
              <w:rPr>
                <w:rFonts w:ascii="Times New Roman" w:hAnsi="Times New Roman" w:cs="Times New Roman"/>
                <w:sz w:val="18"/>
                <w:lang w:val="en-US"/>
              </w:rPr>
              <w:t>(Zdzitowiecki, 1991; Zdzitowiecki, Pisano &amp; Vacchi, 1993)</w:t>
            </w:r>
            <w:r>
              <w:rPr>
                <w:rFonts w:ascii="Times New Roman" w:eastAsia="Times New Roman" w:hAnsi="Times New Roman" w:cs="Times New Roman"/>
                <w:color w:val="000000"/>
                <w:sz w:val="18"/>
                <w:szCs w:val="18"/>
                <w:lang w:val="en-US" w:eastAsia="de-DE"/>
              </w:rPr>
              <w:fldChar w:fldCharType="end"/>
            </w:r>
            <w:r w:rsidR="00F92C37" w:rsidRPr="006C69A8">
              <w:rPr>
                <w:rFonts w:ascii="Times New Roman" w:eastAsia="Times New Roman" w:hAnsi="Times New Roman" w:cs="Times New Roman"/>
                <w:color w:val="000000"/>
                <w:sz w:val="18"/>
                <w:szCs w:val="18"/>
                <w:lang w:val="en-US" w:eastAsia="de-DE"/>
              </w:rPr>
              <w:t xml:space="preserve"> </w:t>
            </w:r>
          </w:p>
        </w:tc>
      </w:tr>
      <w:tr w:rsidR="00F92C37" w:rsidRPr="006C69A8" w:rsidTr="00486A08">
        <w:trPr>
          <w:trHeight w:val="296"/>
        </w:trPr>
        <w:tc>
          <w:tcPr>
            <w:tcW w:w="2263" w:type="dxa"/>
            <w:shd w:val="clear" w:color="auto" w:fill="auto"/>
            <w:noWrap/>
            <w:hideMark/>
          </w:tcPr>
          <w:p w:rsidR="00F92C37" w:rsidRPr="00486A08" w:rsidRDefault="00F92C37" w:rsidP="00F850BF">
            <w:pPr>
              <w:spacing w:after="0" w:line="240" w:lineRule="auto"/>
              <w:rPr>
                <w:rFonts w:ascii="Times New Roman" w:eastAsia="Times New Roman" w:hAnsi="Times New Roman" w:cs="Times New Roman"/>
                <w:i/>
                <w:iCs/>
                <w:sz w:val="18"/>
                <w:szCs w:val="18"/>
                <w:lang w:val="en-US" w:eastAsia="de-DE"/>
              </w:rPr>
            </w:pPr>
            <w:r w:rsidRPr="00486A08">
              <w:rPr>
                <w:rFonts w:ascii="Times New Roman" w:eastAsia="Times New Roman" w:hAnsi="Times New Roman" w:cs="Times New Roman"/>
                <w:i/>
                <w:iCs/>
                <w:sz w:val="18"/>
                <w:szCs w:val="18"/>
                <w:lang w:val="en-US" w:eastAsia="de-DE"/>
              </w:rPr>
              <w:t> </w:t>
            </w:r>
          </w:p>
        </w:tc>
        <w:tc>
          <w:tcPr>
            <w:tcW w:w="993" w:type="dxa"/>
            <w:shd w:val="clear" w:color="auto" w:fill="auto"/>
            <w:noWrap/>
            <w:hideMark/>
          </w:tcPr>
          <w:p w:rsidR="00F92C37" w:rsidRPr="00486A08" w:rsidRDefault="00F92C37"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hideMark/>
          </w:tcPr>
          <w:p w:rsidR="00F92C37" w:rsidRPr="00486A08" w:rsidRDefault="00F92C37" w:rsidP="00F850BF">
            <w:pPr>
              <w:spacing w:after="0" w:line="240" w:lineRule="auto"/>
              <w:rPr>
                <w:rFonts w:ascii="Times New Roman" w:eastAsia="Times New Roman" w:hAnsi="Times New Roman" w:cs="Times New Roman"/>
                <w:sz w:val="18"/>
                <w:szCs w:val="18"/>
                <w:lang w:val="en-US" w:eastAsia="de-DE"/>
              </w:rPr>
            </w:pPr>
            <w:r w:rsidRPr="00486A08">
              <w:rPr>
                <w:rFonts w:ascii="Times New Roman" w:eastAsia="Times New Roman" w:hAnsi="Times New Roman" w:cs="Times New Roman"/>
                <w:sz w:val="18"/>
                <w:szCs w:val="18"/>
                <w:lang w:val="en-US" w:eastAsia="de-DE"/>
              </w:rPr>
              <w:t>A</w:t>
            </w:r>
          </w:p>
        </w:tc>
        <w:tc>
          <w:tcPr>
            <w:tcW w:w="3083" w:type="dxa"/>
            <w:shd w:val="clear" w:color="auto" w:fill="auto"/>
            <w:noWrap/>
            <w:hideMark/>
          </w:tcPr>
          <w:p w:rsidR="00F92C37" w:rsidRPr="00486A08" w:rsidRDefault="00F92C37" w:rsidP="00F850BF">
            <w:pPr>
              <w:spacing w:after="0" w:line="240" w:lineRule="auto"/>
              <w:rPr>
                <w:rFonts w:ascii="Times New Roman" w:eastAsia="Times New Roman" w:hAnsi="Times New Roman" w:cs="Times New Roman"/>
                <w:i/>
                <w:iCs/>
                <w:sz w:val="18"/>
                <w:szCs w:val="18"/>
                <w:lang w:val="en-US" w:eastAsia="de-DE"/>
              </w:rPr>
            </w:pPr>
            <w:r w:rsidRPr="00486A08">
              <w:rPr>
                <w:rFonts w:ascii="Times New Roman" w:eastAsia="Times New Roman" w:hAnsi="Times New Roman" w:cs="Times New Roman"/>
                <w:i/>
                <w:iCs/>
                <w:sz w:val="18"/>
                <w:szCs w:val="18"/>
                <w:lang w:val="en-US" w:eastAsia="de-DE"/>
              </w:rPr>
              <w:t>Corynosoma bullosum</w:t>
            </w:r>
          </w:p>
        </w:tc>
        <w:tc>
          <w:tcPr>
            <w:tcW w:w="3863" w:type="dxa"/>
            <w:shd w:val="clear" w:color="auto" w:fill="auto"/>
            <w:noWrap/>
            <w:hideMark/>
          </w:tcPr>
          <w:p w:rsidR="00F92C37" w:rsidRPr="006C69A8" w:rsidRDefault="00F92C37" w:rsidP="00F850BF">
            <w:pPr>
              <w:spacing w:after="0" w:line="240" w:lineRule="auto"/>
              <w:rPr>
                <w:rFonts w:ascii="Times New Roman" w:eastAsia="Times New Roman" w:hAnsi="Times New Roman" w:cs="Times New Roman"/>
                <w:color w:val="000000"/>
                <w:sz w:val="18"/>
                <w:szCs w:val="18"/>
                <w:lang w:val="en-US" w:eastAsia="de-DE"/>
              </w:rPr>
            </w:pPr>
            <w:r w:rsidRPr="006C69A8">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hideMark/>
          </w:tcPr>
          <w:p w:rsidR="00F92C37" w:rsidRPr="006C69A8" w:rsidRDefault="00A13FD3"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755B37">
              <w:rPr>
                <w:rFonts w:ascii="Times New Roman" w:eastAsia="Times New Roman" w:hAnsi="Times New Roman" w:cs="Times New Roman"/>
                <w:color w:val="000000"/>
                <w:sz w:val="18"/>
                <w:szCs w:val="18"/>
                <w:lang w:val="en-US" w:eastAsia="de-DE"/>
              </w:rPr>
              <w:instrText xml:space="preserve"> ADDIN ZOTERO_ITEM CSL_CITATION {"citationID":"PPdtxFtX","properties":{"formattedCitation":"(Zdzitowiecki, 1986)","plainCitation":"(Zdzitowiecki, 1986)"},"citationItems":[{"id":1694,"uris":["http://zotero.org/users/2331823/items/PPQ2C8XA"],"uri":["http://zotero.org/users/2331823/items/PPQ2C8XA"],"itemData":{"id":1694,"type":"article-journal","title":"Prevalence of Acanthocephalans in Fishes of South Shetlands (Antarctic. III. Metacanthocephalus Johnstoni Zdzitowiecki, 1983, M. Dalmori Zdzitowiecki, 1983 and Notes on Other Species; General Conclusions","container-title":"Acta Parasitologica Polonica","page":"125-141","volume":"31","author":[{"family":"Zdzitowiecki","given":"K."}],"issued":{"date-parts":[["1986"]]}}}],"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A13FD3">
              <w:rPr>
                <w:rFonts w:ascii="Times New Roman" w:hAnsi="Times New Roman" w:cs="Times New Roman"/>
                <w:sz w:val="18"/>
              </w:rPr>
              <w:t>(Zdzitowiecki, 1986)</w:t>
            </w:r>
            <w:r>
              <w:rPr>
                <w:rFonts w:ascii="Times New Roman" w:eastAsia="Times New Roman" w:hAnsi="Times New Roman" w:cs="Times New Roman"/>
                <w:color w:val="000000"/>
                <w:sz w:val="18"/>
                <w:szCs w:val="18"/>
                <w:lang w:val="en-US" w:eastAsia="de-DE"/>
              </w:rPr>
              <w:fldChar w:fldCharType="end"/>
            </w:r>
          </w:p>
        </w:tc>
      </w:tr>
      <w:tr w:rsidR="00486A08" w:rsidRPr="006C69A8"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r w:rsidRPr="00486A08">
              <w:rPr>
                <w:rFonts w:ascii="Times New Roman" w:eastAsia="Times New Roman" w:hAnsi="Times New Roman" w:cs="Times New Roman"/>
                <w:i/>
                <w:iCs/>
                <w:sz w:val="18"/>
                <w:szCs w:val="18"/>
                <w:lang w:val="en-US" w:eastAsia="de-DE"/>
              </w:rPr>
              <w:t>Corynosoma pseudohamanni</w:t>
            </w:r>
          </w:p>
        </w:tc>
        <w:tc>
          <w:tcPr>
            <w:tcW w:w="3863" w:type="dxa"/>
            <w:shd w:val="clear" w:color="auto" w:fill="auto"/>
            <w:noWrap/>
          </w:tcPr>
          <w:p w:rsidR="00486A08" w:rsidRPr="006C69A8" w:rsidRDefault="00486A0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486A08" w:rsidRDefault="00486A08"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qtjuod52i","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86A08">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r w:rsidR="00486A08" w:rsidRPr="006C69A8" w:rsidTr="00486A08">
        <w:trPr>
          <w:trHeight w:val="296"/>
        </w:trPr>
        <w:tc>
          <w:tcPr>
            <w:tcW w:w="2263" w:type="dxa"/>
            <w:tcBorders>
              <w:bottom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tcBorders>
              <w:bottom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tcBorders>
              <w:bottom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tcBorders>
              <w:bottom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r w:rsidRPr="00486A08">
              <w:rPr>
                <w:rFonts w:ascii="Times New Roman" w:eastAsia="Times New Roman" w:hAnsi="Times New Roman" w:cs="Times New Roman"/>
                <w:i/>
                <w:iCs/>
                <w:sz w:val="18"/>
                <w:szCs w:val="18"/>
                <w:lang w:val="en-US" w:eastAsia="de-DE"/>
              </w:rPr>
              <w:t>Metacanthocephalus dalmori</w:t>
            </w:r>
          </w:p>
        </w:tc>
        <w:tc>
          <w:tcPr>
            <w:tcW w:w="3863" w:type="dxa"/>
            <w:tcBorders>
              <w:bottom w:val="single" w:sz="4" w:space="0" w:color="auto"/>
            </w:tcBorders>
            <w:shd w:val="clear" w:color="auto" w:fill="auto"/>
            <w:noWrap/>
          </w:tcPr>
          <w:p w:rsidR="00486A08" w:rsidRDefault="00486A08"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tcBorders>
              <w:bottom w:val="single" w:sz="4" w:space="0" w:color="auto"/>
            </w:tcBorders>
            <w:shd w:val="clear" w:color="auto" w:fill="auto"/>
            <w:noWrap/>
          </w:tcPr>
          <w:p w:rsidR="00486A08" w:rsidRDefault="00486A08"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p02ianurp","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486A08">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r w:rsidR="00486A08" w:rsidRPr="006C69A8" w:rsidTr="00486A08">
        <w:trPr>
          <w:trHeight w:val="296"/>
        </w:trPr>
        <w:tc>
          <w:tcPr>
            <w:tcW w:w="2263" w:type="dxa"/>
            <w:tcBorders>
              <w:top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r w:rsidRPr="00486A08">
              <w:rPr>
                <w:rFonts w:ascii="Times New Roman" w:eastAsia="Times New Roman" w:hAnsi="Times New Roman" w:cs="Times New Roman"/>
                <w:i/>
                <w:iCs/>
                <w:sz w:val="18"/>
                <w:szCs w:val="18"/>
                <w:lang w:val="en-US" w:eastAsia="de-DE"/>
              </w:rPr>
              <w:t>Cryodraco antarcticus</w:t>
            </w:r>
          </w:p>
        </w:tc>
        <w:tc>
          <w:tcPr>
            <w:tcW w:w="993" w:type="dxa"/>
            <w:tcBorders>
              <w:top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tcBorders>
              <w:top w:val="single" w:sz="4" w:space="0" w:color="auto"/>
            </w:tcBorders>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D</w:t>
            </w:r>
          </w:p>
        </w:tc>
        <w:tc>
          <w:tcPr>
            <w:tcW w:w="3083" w:type="dxa"/>
            <w:tcBorders>
              <w:top w:val="single" w:sz="4" w:space="0" w:color="auto"/>
            </w:tcBorders>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Elytrophalloides oatesi</w:t>
            </w:r>
          </w:p>
        </w:tc>
        <w:tc>
          <w:tcPr>
            <w:tcW w:w="3863" w:type="dxa"/>
            <w:tcBorders>
              <w:top w:val="single" w:sz="4" w:space="0" w:color="auto"/>
            </w:tcBorders>
            <w:shd w:val="clear" w:color="auto" w:fill="auto"/>
            <w:noWrap/>
          </w:tcPr>
          <w:p w:rsidR="00486A08" w:rsidRDefault="00686E95"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 South Georgia</w:t>
            </w:r>
          </w:p>
        </w:tc>
        <w:tc>
          <w:tcPr>
            <w:tcW w:w="3974" w:type="dxa"/>
            <w:tcBorders>
              <w:top w:val="single" w:sz="4" w:space="0" w:color="auto"/>
            </w:tcBorders>
            <w:shd w:val="clear" w:color="auto" w:fill="auto"/>
            <w:noWrap/>
          </w:tcPr>
          <w:p w:rsidR="00486A08" w:rsidRDefault="00486A08" w:rsidP="00486A08">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sidR="00686E95">
              <w:rPr>
                <w:rFonts w:ascii="Times New Roman" w:eastAsia="Times New Roman" w:hAnsi="Times New Roman" w:cs="Times New Roman"/>
                <w:color w:val="000000"/>
                <w:sz w:val="18"/>
                <w:szCs w:val="18"/>
                <w:lang w:val="en-US" w:eastAsia="de-DE"/>
              </w:rPr>
              <w:instrText xml:space="preserve"> ADDIN ZOTERO_ITEM CSL_CITATION {"citationID":"KV49DqvL","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00686E95" w:rsidRPr="00686E95">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Genolinea bowersi</w:t>
            </w:r>
          </w:p>
        </w:tc>
        <w:tc>
          <w:tcPr>
            <w:tcW w:w="3863" w:type="dxa"/>
            <w:shd w:val="clear" w:color="auto" w:fill="auto"/>
            <w:noWrap/>
          </w:tcPr>
          <w:p w:rsidR="00486A08" w:rsidRDefault="00686E95" w:rsidP="00686E9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486A08" w:rsidRDefault="00686E95"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p239tscud","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686E95">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Glomericirrus macrouri</w:t>
            </w:r>
          </w:p>
        </w:tc>
        <w:tc>
          <w:tcPr>
            <w:tcW w:w="3863" w:type="dxa"/>
            <w:shd w:val="clear" w:color="auto" w:fill="auto"/>
            <w:noWrap/>
          </w:tcPr>
          <w:p w:rsidR="00486A08" w:rsidRDefault="00686E95"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 Weddell Sea</w:t>
            </w:r>
          </w:p>
        </w:tc>
        <w:tc>
          <w:tcPr>
            <w:tcW w:w="3974" w:type="dxa"/>
            <w:shd w:val="clear" w:color="auto" w:fill="auto"/>
            <w:noWrap/>
          </w:tcPr>
          <w:p w:rsidR="00486A08" w:rsidRDefault="00686E95"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eOKcD36l","properties":{"formattedCitation":"(Zdzitowiecki, 1991, 1997)","plainCitation":"(Zdzitowiecki, 1991, 1997)"},"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82,"uris":["http://zotero.org/users/2331823/items/9QJUFEX6"],"uri":["http://zotero.org/users/2331823/items/9QJUFEX6"],"itemData":{"id":82,"type":"book","title":"Antarctic Digenea, parasites of fishes","publisher":"Koeltz Scientific Books","publisher-place":"Koenigstein","source":"Open WorldCat","event-place":"Koenigstein","ISBN":"3-87429-387-4","language":"English","author":[{"family":"Zdzitowiecki","given":"Krzysztof"}],"issued":{"date-parts":[["199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686E95">
              <w:rPr>
                <w:rFonts w:ascii="Times New Roman" w:hAnsi="Times New Roman" w:cs="Times New Roman"/>
                <w:sz w:val="18"/>
              </w:rPr>
              <w:t>(Zdzitowiecki, 1991, 1997)</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Gonocerca phycidis</w:t>
            </w:r>
          </w:p>
        </w:tc>
        <w:tc>
          <w:tcPr>
            <w:tcW w:w="3863" w:type="dxa"/>
            <w:shd w:val="clear" w:color="auto" w:fill="auto"/>
            <w:noWrap/>
          </w:tcPr>
          <w:p w:rsidR="00486A08" w:rsidRDefault="00686E95" w:rsidP="00686E95">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486A08" w:rsidRDefault="00686E95"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s3rv5qdhr","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686E95">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Lecithaster macrocotyle</w:t>
            </w:r>
          </w:p>
        </w:tc>
        <w:tc>
          <w:tcPr>
            <w:tcW w:w="3863" w:type="dxa"/>
            <w:shd w:val="clear" w:color="auto" w:fill="auto"/>
            <w:noWrap/>
          </w:tcPr>
          <w:p w:rsidR="00486A08" w:rsidRDefault="00686E95"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486A08" w:rsidRDefault="00686E95"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7aphdr25p","properties":{"formattedCitation":"(Zdzitowiecki, 1991)","plainCitation":"(Zdzitowiecki, 1991)"},"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686E95">
              <w:rPr>
                <w:rFonts w:ascii="Times New Roman" w:hAnsi="Times New Roman" w:cs="Times New Roman"/>
                <w:sz w:val="18"/>
              </w:rPr>
              <w:t>(Zdzitowiecki, 1991)</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Macvicaria georgiana</w:t>
            </w:r>
          </w:p>
        </w:tc>
        <w:tc>
          <w:tcPr>
            <w:tcW w:w="3863" w:type="dxa"/>
            <w:shd w:val="clear" w:color="auto" w:fill="auto"/>
            <w:noWrap/>
          </w:tcPr>
          <w:p w:rsidR="00486A08" w:rsidRDefault="00686E95"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shd w:val="clear" w:color="auto" w:fill="auto"/>
            <w:noWrap/>
          </w:tcPr>
          <w:p w:rsidR="00486A08" w:rsidRDefault="00686E95"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ni6a3nhas","properties":{"formattedCitation":"(Zdzitowiecki &amp; Cielecka, 1997)","plainCitation":"(Zdzitowiecki &amp; Cielecka, 1997)"},"citationItems":[{"id":1081,"uris":["http://zotero.org/users/2331823/items/PGKUQIN4"],"uri":["http://zotero.org/users/2331823/items/PGKUQIN4"],"itemData":{"id":1081,"type":"article-journal","title":"Digenea of fishes of the Weddell Sea. II. The genus Macvicaria (Opecoelidae)","container-title":"Acta Parasitologica","page":"77–83","volume":"42","source":"Google Scholar","author":[{"family":"Zdzitowiecki","given":"K."},{"family":"Cielecka","given":"D."}],"issued":{"date-parts":[["1997"]]}}}],"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686E95">
              <w:rPr>
                <w:rFonts w:ascii="Times New Roman" w:hAnsi="Times New Roman" w:cs="Times New Roman"/>
                <w:sz w:val="18"/>
              </w:rPr>
              <w:t>(Zdzitowiecki &amp; Cielecka, 1997)</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686E95"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Neolebouria antarctica</w:t>
            </w:r>
          </w:p>
        </w:tc>
        <w:tc>
          <w:tcPr>
            <w:tcW w:w="3863" w:type="dxa"/>
            <w:shd w:val="clear" w:color="auto" w:fill="auto"/>
            <w:noWrap/>
          </w:tcPr>
          <w:p w:rsidR="00486A08" w:rsidRDefault="00CC08DA"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486A08" w:rsidRDefault="00CC08DA"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b2uj8g614","properties":{"formattedCitation":"(Zdzitowiecki, 1991; Zdzitowiecki, Pisano &amp; Vacchi, 1993)","plainCitation":"(Zdzitowiecki, 1991; Zdzitowiecki, Pisano &amp; Vacchi, 1993)"},"citationItems":[{"id":280,"uris":["http://zotero.org/users/2331823/items/S7HW5Z85"],"uri":["http://zotero.org/users/2331823/items/S7HW5Z85"],"itemData":{"id":280,"type":"article-journal","title":"Occurrence of digeneans in open sea fishes off the South Shetland Islands and South Georgia, and a list of fish digeneans in the Antarctic","container-title":"Polish Polar Research","page":"55–72","volume":"12","source":"Google Scholar","author":[{"family":"Zdzitowiecki","given":"Krzysztof"}],"issued":{"date-parts":[["1991"]]}}},{"id":1725,"uris":["http://zotero.org/users/2331823/items/VT29PBZ3"],"uri":["http://zotero.org/users/2331823/items/VT29PBZ3"],"itemData":{"id":1725,"type":"article-journal","title":"Antarctic representatives of the genus Neolebouria Gibson, 1976 [Digenea, Opecoelidae] with description of one new species","container-title":"Acta Parasitologica","page":"11-14","volume":"38","issue":"1","source":"Google Scholar","author":[{"family":"Zdzitowiecki","given":"K."},{"family":"Pisano","given":"E."},{"family":"Vacchi","given":"M."}],"issued":{"date-parts":[["1993"]]}}}],"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C08DA">
              <w:rPr>
                <w:rFonts w:ascii="Times New Roman" w:hAnsi="Times New Roman" w:cs="Times New Roman"/>
                <w:sz w:val="18"/>
              </w:rPr>
              <w:t>(Zdzitowiecki, 1991; Zdzitowiecki, Pisano &amp; Vacchi, 1993)</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CC08DA"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C</w:t>
            </w:r>
          </w:p>
        </w:tc>
        <w:tc>
          <w:tcPr>
            <w:tcW w:w="3083" w:type="dxa"/>
            <w:shd w:val="clear" w:color="auto" w:fill="auto"/>
            <w:noWrap/>
          </w:tcPr>
          <w:p w:rsidR="00486A08" w:rsidRPr="00CC08DA" w:rsidRDefault="00CC08DA" w:rsidP="00F850BF">
            <w:pPr>
              <w:spacing w:after="0" w:line="240" w:lineRule="auto"/>
              <w:rPr>
                <w:rFonts w:ascii="Times New Roman" w:eastAsia="Times New Roman" w:hAnsi="Times New Roman" w:cs="Times New Roman"/>
                <w:iCs/>
                <w:sz w:val="18"/>
                <w:szCs w:val="18"/>
                <w:lang w:val="en-US" w:eastAsia="de-DE"/>
              </w:rPr>
            </w:pPr>
            <w:r w:rsidRPr="00CC08DA">
              <w:rPr>
                <w:rFonts w:ascii="Times New Roman" w:eastAsia="Times New Roman" w:hAnsi="Times New Roman" w:cs="Times New Roman"/>
                <w:iCs/>
                <w:sz w:val="18"/>
                <w:szCs w:val="18"/>
                <w:lang w:val="en-US" w:eastAsia="de-DE"/>
              </w:rPr>
              <w:t>Tetraohyllidea indet.</w:t>
            </w:r>
          </w:p>
        </w:tc>
        <w:tc>
          <w:tcPr>
            <w:tcW w:w="3863" w:type="dxa"/>
            <w:shd w:val="clear" w:color="auto" w:fill="auto"/>
            <w:noWrap/>
          </w:tcPr>
          <w:p w:rsidR="00486A08" w:rsidRDefault="00CC08DA"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shd w:val="clear" w:color="auto" w:fill="auto"/>
            <w:noWrap/>
          </w:tcPr>
          <w:p w:rsidR="00486A08" w:rsidRDefault="00CC08DA"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9klt9alog","properties":{"formattedCitation":"(Rocka, 1999a)","plainCitation":"(Rocka, 1999a)"},"citationItems":[{"id":145,"uris":["http://zotero.org/users/2331823/items/DRV963KE"],"uri":["http://zotero.org/users/2331823/items/DRV963KE"],"itemData":{"id":145,"type":"article-journal","title":"The tetraphyllidean cercoids from teleosts occurring in the Weddell Sea (Antarctic)","container-title":"Acta Parasitologica","page":"115–118","volume":"44","source":"Google Scholar","author":[{"family":"Rocka","given":"A."}],"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C08DA">
              <w:rPr>
                <w:rFonts w:ascii="Times New Roman" w:hAnsi="Times New Roman" w:cs="Times New Roman"/>
                <w:sz w:val="18"/>
              </w:rPr>
              <w:t>(Rocka, 1999a)</w:t>
            </w:r>
            <w:r>
              <w:rPr>
                <w:rFonts w:ascii="Times New Roman" w:eastAsia="Times New Roman" w:hAnsi="Times New Roman" w:cs="Times New Roman"/>
                <w:color w:val="000000"/>
                <w:sz w:val="18"/>
                <w:szCs w:val="18"/>
                <w:lang w:val="en-US" w:eastAsia="de-DE"/>
              </w:rPr>
              <w:fldChar w:fldCharType="end"/>
            </w:r>
          </w:p>
        </w:tc>
      </w:tr>
      <w:tr w:rsidR="00486A08" w:rsidRPr="00686E95" w:rsidTr="00486A08">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CC08DA" w:rsidP="00F850BF">
            <w:pPr>
              <w:spacing w:after="0" w:line="240" w:lineRule="auto"/>
              <w:rPr>
                <w:rFonts w:ascii="Times New Roman" w:eastAsia="Times New Roman" w:hAnsi="Times New Roman" w:cs="Times New Roman"/>
                <w:sz w:val="18"/>
                <w:szCs w:val="18"/>
                <w:lang w:val="en-US" w:eastAsia="de-DE"/>
              </w:rPr>
            </w:pPr>
            <w:r>
              <w:rPr>
                <w:rFonts w:ascii="Times New Roman" w:eastAsia="Times New Roman" w:hAnsi="Times New Roman" w:cs="Times New Roman"/>
                <w:sz w:val="18"/>
                <w:szCs w:val="18"/>
                <w:lang w:val="en-US" w:eastAsia="de-DE"/>
              </w:rPr>
              <w:t>N</w:t>
            </w:r>
          </w:p>
        </w:tc>
        <w:tc>
          <w:tcPr>
            <w:tcW w:w="3083" w:type="dxa"/>
            <w:shd w:val="clear" w:color="auto" w:fill="auto"/>
            <w:noWrap/>
          </w:tcPr>
          <w:p w:rsidR="00486A08" w:rsidRPr="00486A08" w:rsidRDefault="00CC08DA"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Ascarophis nototheniae</w:t>
            </w:r>
          </w:p>
        </w:tc>
        <w:tc>
          <w:tcPr>
            <w:tcW w:w="3863" w:type="dxa"/>
            <w:shd w:val="clear" w:color="auto" w:fill="auto"/>
            <w:noWrap/>
          </w:tcPr>
          <w:p w:rsidR="00486A08" w:rsidRDefault="00CC08DA"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 Ross Sea</w:t>
            </w:r>
          </w:p>
        </w:tc>
        <w:tc>
          <w:tcPr>
            <w:tcW w:w="3974" w:type="dxa"/>
            <w:shd w:val="clear" w:color="auto" w:fill="auto"/>
            <w:noWrap/>
          </w:tcPr>
          <w:p w:rsidR="00486A08" w:rsidRDefault="00CC08DA" w:rsidP="00A13FD3">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903a48g4r","properties":{"formattedCitation":"(Rocka, 1999b)","plainCitation":"(Rocka, 1999b)"},"citationItems":[{"id":1745,"uris":["http://zotero.org/users/2331823/items/EW3KAVT3"],"uri":["http://zotero.org/users/2331823/items/EW3KAVT3"],"itemData":{"id":1745,"type":"article-journal","title":"Biometrical variability and occurrence of Ascarophis nototheniae (Nematoda, Cystidicolidae), a parasitic nematode of Antarctic and subantarctic fishes.","container-title":"Acta Parasitologica","page":"188–192","volume":"44","issue":"3","source":"Google Scholar","author":[{"family":"Rocka","given":"A."}],"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C08DA">
              <w:rPr>
                <w:rFonts w:ascii="Times New Roman" w:hAnsi="Times New Roman" w:cs="Times New Roman"/>
                <w:sz w:val="18"/>
              </w:rPr>
              <w:t>(Rocka, 1999b)</w:t>
            </w:r>
            <w:r>
              <w:rPr>
                <w:rFonts w:ascii="Times New Roman" w:eastAsia="Times New Roman" w:hAnsi="Times New Roman" w:cs="Times New Roman"/>
                <w:color w:val="000000"/>
                <w:sz w:val="18"/>
                <w:szCs w:val="18"/>
                <w:lang w:val="en-US" w:eastAsia="de-DE"/>
              </w:rPr>
              <w:fldChar w:fldCharType="end"/>
            </w:r>
          </w:p>
        </w:tc>
      </w:tr>
      <w:tr w:rsidR="00486A08" w:rsidRPr="00686E95" w:rsidTr="00CC08DA">
        <w:trPr>
          <w:trHeight w:val="296"/>
        </w:trPr>
        <w:tc>
          <w:tcPr>
            <w:tcW w:w="226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486A08" w:rsidRPr="00486A08" w:rsidRDefault="00486A08"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486A08" w:rsidRPr="00486A08" w:rsidRDefault="00486A08"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486A08" w:rsidRPr="00486A08" w:rsidRDefault="00CC08DA"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 xml:space="preserve">Contracaecum osculatum </w:t>
            </w:r>
            <w:r w:rsidRPr="00CC08DA">
              <w:rPr>
                <w:rFonts w:ascii="Times New Roman" w:eastAsia="Times New Roman" w:hAnsi="Times New Roman" w:cs="Times New Roman"/>
                <w:iCs/>
                <w:sz w:val="18"/>
                <w:szCs w:val="18"/>
                <w:lang w:val="en-US" w:eastAsia="de-DE"/>
              </w:rPr>
              <w:t>(</w:t>
            </w:r>
            <w:r>
              <w:rPr>
                <w:rFonts w:ascii="Times New Roman" w:eastAsia="Times New Roman" w:hAnsi="Times New Roman" w:cs="Times New Roman"/>
                <w:i/>
                <w:iCs/>
                <w:sz w:val="18"/>
                <w:szCs w:val="18"/>
                <w:lang w:val="en-US" w:eastAsia="de-DE"/>
              </w:rPr>
              <w:t>s.l</w:t>
            </w:r>
            <w:r w:rsidRPr="00CC08DA">
              <w:rPr>
                <w:rFonts w:ascii="Times New Roman" w:eastAsia="Times New Roman" w:hAnsi="Times New Roman" w:cs="Times New Roman"/>
                <w:iCs/>
                <w:sz w:val="18"/>
                <w:szCs w:val="18"/>
                <w:lang w:val="en-US" w:eastAsia="de-DE"/>
              </w:rPr>
              <w:t>.)</w:t>
            </w:r>
          </w:p>
        </w:tc>
        <w:tc>
          <w:tcPr>
            <w:tcW w:w="3863" w:type="dxa"/>
            <w:shd w:val="clear" w:color="auto" w:fill="auto"/>
            <w:noWrap/>
          </w:tcPr>
          <w:p w:rsidR="00486A08" w:rsidRDefault="00CC08DA"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shd w:val="clear" w:color="auto" w:fill="auto"/>
            <w:noWrap/>
          </w:tcPr>
          <w:p w:rsidR="00486A08" w:rsidRDefault="00CC08DA"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2d9l0o3eo3","properties":{"formattedCitation":"{\\rtf (Kl\\uc0\\u246{}ser et al., 1992)}","plainCitation":"(Klöser et al., 1992)"},"citationItems":[{"id":232,"uris":["http://zotero.org/users/2331823/items/MSCZIG7K"],"uri":["http://zotero.org/users/2331823/items/MSCZIG7K"],"itemData":{"id":232,"type":"article-journal","title":"Adjustment of anisakid nematode life cycles to the high Antarctic food web as shown by Contracaecum radiatum and C. osculatum in the Weddell Sea","container-title":"Antarctic Science","page":"171–178","volume":"4","issue":"02","source":"Google Scholar","author":[{"family":"Klöser","given":"Heinz"},{"family":"Plötz","given":"Joachim"},{"family":"Palm","given":"Harry"},{"family":"Bartsch","given":"Annette"},{"family":"Hubold","given":"Gerd"}],"issued":{"date-parts":[["199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C08DA">
              <w:rPr>
                <w:rFonts w:ascii="Times New Roman" w:hAnsi="Times New Roman" w:cs="Times New Roman"/>
                <w:sz w:val="18"/>
                <w:szCs w:val="24"/>
              </w:rPr>
              <w:t>(Klöser et al., 1992)</w:t>
            </w:r>
            <w:r>
              <w:rPr>
                <w:rFonts w:ascii="Times New Roman" w:eastAsia="Times New Roman" w:hAnsi="Times New Roman" w:cs="Times New Roman"/>
                <w:color w:val="000000"/>
                <w:sz w:val="18"/>
                <w:szCs w:val="18"/>
                <w:lang w:val="en-US" w:eastAsia="de-DE"/>
              </w:rPr>
              <w:fldChar w:fldCharType="end"/>
            </w:r>
          </w:p>
        </w:tc>
      </w:tr>
      <w:tr w:rsidR="00CC08DA" w:rsidRPr="00686E95" w:rsidTr="00CC08DA">
        <w:trPr>
          <w:trHeight w:val="296"/>
        </w:trPr>
        <w:tc>
          <w:tcPr>
            <w:tcW w:w="2263" w:type="dxa"/>
            <w:shd w:val="clear" w:color="auto" w:fill="auto"/>
            <w:noWrap/>
          </w:tcPr>
          <w:p w:rsidR="00CC08DA" w:rsidRPr="00486A08" w:rsidRDefault="00CC08DA"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CC08DA" w:rsidRPr="00486A08" w:rsidRDefault="00CC08DA"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CC08DA" w:rsidRPr="00486A08" w:rsidRDefault="00CC08DA"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CC08DA" w:rsidRDefault="00CC08DA"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Contracaecum radiatum</w:t>
            </w:r>
          </w:p>
        </w:tc>
        <w:tc>
          <w:tcPr>
            <w:tcW w:w="3863" w:type="dxa"/>
            <w:shd w:val="clear" w:color="auto" w:fill="auto"/>
            <w:noWrap/>
          </w:tcPr>
          <w:p w:rsidR="00CC08DA" w:rsidRDefault="00CC08DA"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shd w:val="clear" w:color="auto" w:fill="auto"/>
            <w:noWrap/>
          </w:tcPr>
          <w:p w:rsidR="00CC08DA" w:rsidRDefault="00CC08DA"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k29fqi6h","properties":{"formattedCitation":"{\\rtf (Kl\\uc0\\u246{}ser et al., 1992)}","plainCitation":"(Klöser et al., 1992)"},"citationItems":[{"id":232,"uris":["http://zotero.org/users/2331823/items/MSCZIG7K"],"uri":["http://zotero.org/users/2331823/items/MSCZIG7K"],"itemData":{"id":232,"type":"article-journal","title":"Adjustment of anisakid nematode life cycles to the high Antarctic food web as shown by Contracaecum radiatum and C. osculatum in the Weddell Sea","container-title":"Antarctic Science","page":"171–178","volume":"4","issue":"02","source":"Google Scholar","author":[{"family":"Klöser","given":"Heinz"},{"family":"Plötz","given":"Joachim"},{"family":"Palm","given":"Harry"},{"family":"Bartsch","given":"Annette"},{"family":"Hubold","given":"Gerd"}],"issued":{"date-parts":[["1992"]]}}}],"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C08DA">
              <w:rPr>
                <w:rFonts w:ascii="Times New Roman" w:hAnsi="Times New Roman" w:cs="Times New Roman"/>
                <w:sz w:val="18"/>
                <w:szCs w:val="24"/>
              </w:rPr>
              <w:t>(Klöser et al., 1992)</w:t>
            </w:r>
            <w:r>
              <w:rPr>
                <w:rFonts w:ascii="Times New Roman" w:eastAsia="Times New Roman" w:hAnsi="Times New Roman" w:cs="Times New Roman"/>
                <w:color w:val="000000"/>
                <w:sz w:val="18"/>
                <w:szCs w:val="18"/>
                <w:lang w:val="en-US" w:eastAsia="de-DE"/>
              </w:rPr>
              <w:fldChar w:fldCharType="end"/>
            </w:r>
          </w:p>
        </w:tc>
      </w:tr>
      <w:tr w:rsidR="00CC08DA" w:rsidRPr="00686E95" w:rsidTr="00CC08DA">
        <w:trPr>
          <w:trHeight w:val="296"/>
        </w:trPr>
        <w:tc>
          <w:tcPr>
            <w:tcW w:w="2263" w:type="dxa"/>
            <w:shd w:val="clear" w:color="auto" w:fill="auto"/>
            <w:noWrap/>
          </w:tcPr>
          <w:p w:rsidR="00CC08DA" w:rsidRPr="00486A08" w:rsidRDefault="00CC08DA"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CC08DA" w:rsidRPr="00486A08" w:rsidRDefault="00CC08DA"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CC08DA" w:rsidRPr="00486A08" w:rsidRDefault="00CC08DA"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CC08DA" w:rsidRDefault="00CC08DA"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 xml:space="preserve">Pseudoterranova decipiens </w:t>
            </w:r>
            <w:r w:rsidRPr="00CC08DA">
              <w:rPr>
                <w:rFonts w:ascii="Times New Roman" w:eastAsia="Times New Roman" w:hAnsi="Times New Roman" w:cs="Times New Roman"/>
                <w:iCs/>
                <w:sz w:val="18"/>
                <w:szCs w:val="18"/>
                <w:lang w:val="en-US" w:eastAsia="de-DE"/>
              </w:rPr>
              <w:t>(</w:t>
            </w:r>
            <w:r>
              <w:rPr>
                <w:rFonts w:ascii="Times New Roman" w:eastAsia="Times New Roman" w:hAnsi="Times New Roman" w:cs="Times New Roman"/>
                <w:i/>
                <w:iCs/>
                <w:sz w:val="18"/>
                <w:szCs w:val="18"/>
                <w:lang w:val="en-US" w:eastAsia="de-DE"/>
              </w:rPr>
              <w:t>s.l.</w:t>
            </w:r>
            <w:r w:rsidRPr="00CC08DA">
              <w:rPr>
                <w:rFonts w:ascii="Times New Roman" w:eastAsia="Times New Roman" w:hAnsi="Times New Roman" w:cs="Times New Roman"/>
                <w:iCs/>
                <w:sz w:val="18"/>
                <w:szCs w:val="18"/>
                <w:lang w:val="en-US" w:eastAsia="de-DE"/>
              </w:rPr>
              <w:t>)</w:t>
            </w:r>
          </w:p>
        </w:tc>
        <w:tc>
          <w:tcPr>
            <w:tcW w:w="3863" w:type="dxa"/>
            <w:shd w:val="clear" w:color="auto" w:fill="auto"/>
            <w:noWrap/>
          </w:tcPr>
          <w:p w:rsidR="00CC08DA" w:rsidRDefault="00CC08DA"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Weddell Sea</w:t>
            </w:r>
          </w:p>
        </w:tc>
        <w:tc>
          <w:tcPr>
            <w:tcW w:w="3974" w:type="dxa"/>
            <w:shd w:val="clear" w:color="auto" w:fill="auto"/>
            <w:noWrap/>
          </w:tcPr>
          <w:p w:rsidR="00CC08DA" w:rsidRDefault="00CC08DA"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rof2trhkc","properties":{"formattedCitation":"(Palm et al., 1994; Palm, 1999)","plainCitation":"(Palm et al., 1994; Palm, 1999)"},"citationItems":[{"id":193,"uris":["http://zotero.org/users/2331823/items/ISFEDV25"],"uri":["http://zotero.org/users/2331823/items/ISFEDV25"],"itemData":{"id":193,"type":"article-journal","title":"Occurrence of Pseudoterranova decipiens (Nematoda) in fish from the southeastern Weddell Sea (Antarctic)","container-title":"Polar Biology","page":"539–544","volume":"14","issue":"8","source":"Google Scholar","author":[{"family":"Palm","given":"Harry"},{"family":"Andersen","given":"Karin"},{"family":"Klöser","given":"Heinz"},{"family":"Plötz","given":"Joachim"}],"issued":{"date-parts":[["1994"]]}}},{"id":144,"uris":["http://zotero.org/users/2331823/items/DRD9RJG9"],"uri":["http://zotero.org/users/2331823/items/DRD9RJG9"],"itemData":{"id":144,"type":"article-journal","title":"Ecology of Pseudoterranova decipiens (Krabbe, 1878)(Nematoda: Anisakidae) from Antarctic waters","container-title":"Parasitology Research","page":"638–646","volume":"85","issue":"8-9","source":"Google Scholar","shortTitle":"Ecology of Pseudoterranova decipiens (Krabbe, 1878)(Nematoda","author":[{"family":"Palm","given":"Harry W."}],"issued":{"date-parts":[["1999"]]}}}],"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CC08DA">
              <w:rPr>
                <w:rFonts w:ascii="Times New Roman" w:hAnsi="Times New Roman" w:cs="Times New Roman"/>
                <w:sz w:val="18"/>
              </w:rPr>
              <w:t>(Palm et al., 1994; Palm, 1999)</w:t>
            </w:r>
            <w:r>
              <w:rPr>
                <w:rFonts w:ascii="Times New Roman" w:eastAsia="Times New Roman" w:hAnsi="Times New Roman" w:cs="Times New Roman"/>
                <w:color w:val="000000"/>
                <w:sz w:val="18"/>
                <w:szCs w:val="18"/>
                <w:lang w:val="en-US" w:eastAsia="de-DE"/>
              </w:rPr>
              <w:fldChar w:fldCharType="end"/>
            </w:r>
          </w:p>
        </w:tc>
      </w:tr>
      <w:tr w:rsidR="00CC08DA" w:rsidRPr="00686E95" w:rsidTr="00E02E90">
        <w:trPr>
          <w:trHeight w:val="296"/>
        </w:trPr>
        <w:tc>
          <w:tcPr>
            <w:tcW w:w="2263" w:type="dxa"/>
            <w:shd w:val="clear" w:color="auto" w:fill="auto"/>
            <w:noWrap/>
          </w:tcPr>
          <w:p w:rsidR="00CC08DA" w:rsidRPr="00486A08" w:rsidRDefault="00CC08DA"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CC08DA" w:rsidRPr="00486A08" w:rsidRDefault="00CC08DA"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CC08DA" w:rsidRPr="00486A08" w:rsidRDefault="00CC08DA"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CC08DA" w:rsidRDefault="00E02E90"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Corynosoma bullosum</w:t>
            </w:r>
          </w:p>
        </w:tc>
        <w:tc>
          <w:tcPr>
            <w:tcW w:w="3863" w:type="dxa"/>
            <w:shd w:val="clear" w:color="auto" w:fill="auto"/>
            <w:noWrap/>
          </w:tcPr>
          <w:p w:rsidR="00CC08DA" w:rsidRDefault="00E02E90"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CC08DA" w:rsidRDefault="00E02E90"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sdc68t5jo","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02E90">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r w:rsidR="00E02E90" w:rsidRPr="00686E95" w:rsidTr="00E02E90">
        <w:trPr>
          <w:trHeight w:val="296"/>
        </w:trPr>
        <w:tc>
          <w:tcPr>
            <w:tcW w:w="2263" w:type="dxa"/>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E02E90" w:rsidRPr="00486A08" w:rsidRDefault="00E02E90"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E02E90" w:rsidRDefault="00E02E90"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Corynosoma hamanni</w:t>
            </w:r>
          </w:p>
        </w:tc>
        <w:tc>
          <w:tcPr>
            <w:tcW w:w="3863" w:type="dxa"/>
            <w:shd w:val="clear" w:color="auto" w:fill="auto"/>
            <w:noWrap/>
          </w:tcPr>
          <w:p w:rsidR="00E02E90" w:rsidRDefault="00E02E90"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E02E90" w:rsidRDefault="00E02E90"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eur86a1ov","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02E90">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r w:rsidR="00E02E90" w:rsidRPr="00686E95" w:rsidTr="00E02E90">
        <w:trPr>
          <w:trHeight w:val="296"/>
        </w:trPr>
        <w:tc>
          <w:tcPr>
            <w:tcW w:w="2263" w:type="dxa"/>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E02E90" w:rsidRPr="00486A08" w:rsidRDefault="00E02E90"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E02E90" w:rsidRDefault="00E02E90"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Corynosoma pseudohamanni</w:t>
            </w:r>
          </w:p>
        </w:tc>
        <w:tc>
          <w:tcPr>
            <w:tcW w:w="3863" w:type="dxa"/>
            <w:shd w:val="clear" w:color="auto" w:fill="auto"/>
            <w:noWrap/>
          </w:tcPr>
          <w:p w:rsidR="00E02E90" w:rsidRDefault="00E02E90"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E02E90" w:rsidRDefault="00E02E90"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56dvn1p6g","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02E90">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r w:rsidR="00E02E90" w:rsidRPr="00686E95" w:rsidTr="00E02E90">
        <w:trPr>
          <w:trHeight w:val="296"/>
        </w:trPr>
        <w:tc>
          <w:tcPr>
            <w:tcW w:w="2263" w:type="dxa"/>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993" w:type="dxa"/>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708" w:type="dxa"/>
            <w:shd w:val="clear" w:color="auto" w:fill="auto"/>
            <w:noWrap/>
          </w:tcPr>
          <w:p w:rsidR="00E02E90" w:rsidRPr="00486A08" w:rsidRDefault="00E02E90" w:rsidP="00F850BF">
            <w:pPr>
              <w:spacing w:after="0" w:line="240" w:lineRule="auto"/>
              <w:rPr>
                <w:rFonts w:ascii="Times New Roman" w:eastAsia="Times New Roman" w:hAnsi="Times New Roman" w:cs="Times New Roman"/>
                <w:sz w:val="18"/>
                <w:szCs w:val="18"/>
                <w:lang w:val="en-US" w:eastAsia="de-DE"/>
              </w:rPr>
            </w:pPr>
          </w:p>
        </w:tc>
        <w:tc>
          <w:tcPr>
            <w:tcW w:w="3083" w:type="dxa"/>
            <w:shd w:val="clear" w:color="auto" w:fill="auto"/>
            <w:noWrap/>
          </w:tcPr>
          <w:p w:rsidR="00E02E90" w:rsidRDefault="00E02E90"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Echinorhynchus petrotschenkoi</w:t>
            </w:r>
          </w:p>
        </w:tc>
        <w:tc>
          <w:tcPr>
            <w:tcW w:w="3863" w:type="dxa"/>
            <w:shd w:val="clear" w:color="auto" w:fill="auto"/>
            <w:noWrap/>
          </w:tcPr>
          <w:p w:rsidR="00E02E90" w:rsidRDefault="00E02E90"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shd w:val="clear" w:color="auto" w:fill="auto"/>
            <w:noWrap/>
          </w:tcPr>
          <w:p w:rsidR="00E02E90" w:rsidRDefault="00E02E90"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91eg90rpc","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02E90">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r w:rsidR="00E02E90" w:rsidRPr="00686E95" w:rsidTr="00A07221">
        <w:trPr>
          <w:trHeight w:val="296"/>
        </w:trPr>
        <w:tc>
          <w:tcPr>
            <w:tcW w:w="2263" w:type="dxa"/>
            <w:tcBorders>
              <w:bottom w:val="single" w:sz="4" w:space="0" w:color="auto"/>
            </w:tcBorders>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993" w:type="dxa"/>
            <w:tcBorders>
              <w:bottom w:val="single" w:sz="4" w:space="0" w:color="auto"/>
            </w:tcBorders>
            <w:shd w:val="clear" w:color="auto" w:fill="auto"/>
            <w:noWrap/>
          </w:tcPr>
          <w:p w:rsidR="00E02E90" w:rsidRPr="00486A08" w:rsidRDefault="00E02E90" w:rsidP="00F850BF">
            <w:pPr>
              <w:spacing w:after="0" w:line="240" w:lineRule="auto"/>
              <w:rPr>
                <w:rFonts w:ascii="Times New Roman" w:eastAsia="Times New Roman" w:hAnsi="Times New Roman" w:cs="Times New Roman"/>
                <w:i/>
                <w:iCs/>
                <w:sz w:val="18"/>
                <w:szCs w:val="18"/>
                <w:lang w:val="en-US" w:eastAsia="de-DE"/>
              </w:rPr>
            </w:pPr>
          </w:p>
        </w:tc>
        <w:tc>
          <w:tcPr>
            <w:tcW w:w="708" w:type="dxa"/>
            <w:tcBorders>
              <w:bottom w:val="single" w:sz="4" w:space="0" w:color="auto"/>
            </w:tcBorders>
            <w:shd w:val="clear" w:color="auto" w:fill="auto"/>
            <w:noWrap/>
          </w:tcPr>
          <w:p w:rsidR="00E02E90" w:rsidRPr="00486A08" w:rsidRDefault="00E02E90" w:rsidP="00F850BF">
            <w:pPr>
              <w:spacing w:after="0" w:line="240" w:lineRule="auto"/>
              <w:rPr>
                <w:rFonts w:ascii="Times New Roman" w:eastAsia="Times New Roman" w:hAnsi="Times New Roman" w:cs="Times New Roman"/>
                <w:sz w:val="18"/>
                <w:szCs w:val="18"/>
                <w:lang w:val="en-US" w:eastAsia="de-DE"/>
              </w:rPr>
            </w:pPr>
          </w:p>
        </w:tc>
        <w:tc>
          <w:tcPr>
            <w:tcW w:w="3083" w:type="dxa"/>
            <w:tcBorders>
              <w:bottom w:val="single" w:sz="4" w:space="0" w:color="auto"/>
            </w:tcBorders>
            <w:shd w:val="clear" w:color="auto" w:fill="auto"/>
            <w:noWrap/>
          </w:tcPr>
          <w:p w:rsidR="00E02E90" w:rsidRDefault="00E02E90" w:rsidP="00F850BF">
            <w:pPr>
              <w:spacing w:after="0" w:line="240" w:lineRule="auto"/>
              <w:rPr>
                <w:rFonts w:ascii="Times New Roman" w:eastAsia="Times New Roman" w:hAnsi="Times New Roman" w:cs="Times New Roman"/>
                <w:i/>
                <w:iCs/>
                <w:sz w:val="18"/>
                <w:szCs w:val="18"/>
                <w:lang w:val="en-US" w:eastAsia="de-DE"/>
              </w:rPr>
            </w:pPr>
            <w:r>
              <w:rPr>
                <w:rFonts w:ascii="Times New Roman" w:eastAsia="Times New Roman" w:hAnsi="Times New Roman" w:cs="Times New Roman"/>
                <w:i/>
                <w:iCs/>
                <w:sz w:val="18"/>
                <w:szCs w:val="18"/>
                <w:lang w:val="en-US" w:eastAsia="de-DE"/>
              </w:rPr>
              <w:t>Metacanthocephalus dalmori</w:t>
            </w:r>
          </w:p>
        </w:tc>
        <w:tc>
          <w:tcPr>
            <w:tcW w:w="3863" w:type="dxa"/>
            <w:tcBorders>
              <w:bottom w:val="single" w:sz="4" w:space="0" w:color="auto"/>
            </w:tcBorders>
            <w:shd w:val="clear" w:color="auto" w:fill="auto"/>
            <w:noWrap/>
          </w:tcPr>
          <w:p w:rsidR="00E02E90" w:rsidRDefault="00E02E90" w:rsidP="00F850BF">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t>South Shetland Islands</w:t>
            </w:r>
          </w:p>
        </w:tc>
        <w:tc>
          <w:tcPr>
            <w:tcW w:w="3974" w:type="dxa"/>
            <w:tcBorders>
              <w:bottom w:val="single" w:sz="4" w:space="0" w:color="auto"/>
            </w:tcBorders>
            <w:shd w:val="clear" w:color="auto" w:fill="auto"/>
            <w:noWrap/>
          </w:tcPr>
          <w:p w:rsidR="00E02E90" w:rsidRDefault="00E02E90" w:rsidP="00CC08DA">
            <w:pPr>
              <w:spacing w:after="0" w:line="240" w:lineRule="auto"/>
              <w:rPr>
                <w:rFonts w:ascii="Times New Roman" w:eastAsia="Times New Roman" w:hAnsi="Times New Roman" w:cs="Times New Roman"/>
                <w:color w:val="000000"/>
                <w:sz w:val="18"/>
                <w:szCs w:val="18"/>
                <w:lang w:val="en-US" w:eastAsia="de-DE"/>
              </w:rPr>
            </w:pPr>
            <w:r>
              <w:rPr>
                <w:rFonts w:ascii="Times New Roman" w:eastAsia="Times New Roman" w:hAnsi="Times New Roman" w:cs="Times New Roman"/>
                <w:color w:val="000000"/>
                <w:sz w:val="18"/>
                <w:szCs w:val="18"/>
                <w:lang w:val="en-US" w:eastAsia="de-DE"/>
              </w:rPr>
              <w:fldChar w:fldCharType="begin"/>
            </w:r>
            <w:r>
              <w:rPr>
                <w:rFonts w:ascii="Times New Roman" w:eastAsia="Times New Roman" w:hAnsi="Times New Roman" w:cs="Times New Roman"/>
                <w:color w:val="000000"/>
                <w:sz w:val="18"/>
                <w:szCs w:val="18"/>
                <w:lang w:val="en-US" w:eastAsia="de-DE"/>
              </w:rPr>
              <w:instrText xml:space="preserve"> ADDIN ZOTERO_ITEM CSL_CITATION {"citationID":"a1rcvkhk3ni","properties":{"formattedCitation":"(Zdzitowiecki, 1990)","plainCitation":"(Zdzitowiecki, 1990)"},"citationItems":[{"id":1053,"uris":["http://zotero.org/users/2331823/items/87RDGQBD"],"uri":["http://zotero.org/users/2331823/items/87RDGQBD"],"itemData":{"id":1053,"type":"article-journal","title":"Occurrence of acanthocephalans in fishes of the open sea off the South Shetlands and South Georgia (Antarctic).","container-title":"Acta Parasitologica Polonica","page":"131–141","volume":"35","issue":"2","source":"Google Scholar","author":[{"family":"Zdzitowiecki","given":"K."}],"issued":{"date-parts":[["1990"]]}}}],"schema":"https://github.com/citation-style-language/schema/raw/master/csl-citation.json"} </w:instrText>
            </w:r>
            <w:r>
              <w:rPr>
                <w:rFonts w:ascii="Times New Roman" w:eastAsia="Times New Roman" w:hAnsi="Times New Roman" w:cs="Times New Roman"/>
                <w:color w:val="000000"/>
                <w:sz w:val="18"/>
                <w:szCs w:val="18"/>
                <w:lang w:val="en-US" w:eastAsia="de-DE"/>
              </w:rPr>
              <w:fldChar w:fldCharType="separate"/>
            </w:r>
            <w:r w:rsidRPr="00E02E90">
              <w:rPr>
                <w:rFonts w:ascii="Times New Roman" w:hAnsi="Times New Roman" w:cs="Times New Roman"/>
                <w:sz w:val="18"/>
              </w:rPr>
              <w:t>(Zdzitowiecki, 1990)</w:t>
            </w:r>
            <w:r>
              <w:rPr>
                <w:rFonts w:ascii="Times New Roman" w:eastAsia="Times New Roman" w:hAnsi="Times New Roman" w:cs="Times New Roman"/>
                <w:color w:val="000000"/>
                <w:sz w:val="18"/>
                <w:szCs w:val="18"/>
                <w:lang w:val="en-US" w:eastAsia="de-DE"/>
              </w:rPr>
              <w:fldChar w:fldCharType="end"/>
            </w:r>
          </w:p>
        </w:tc>
      </w:tr>
    </w:tbl>
    <w:p w:rsidR="00FD290C" w:rsidRDefault="00FD290C">
      <w:pPr>
        <w:rPr>
          <w:lang w:val="en-US"/>
        </w:rPr>
        <w:sectPr w:rsidR="00FD290C" w:rsidSect="00F850BF">
          <w:pgSz w:w="16838" w:h="11906" w:orient="landscape"/>
          <w:pgMar w:top="1417" w:right="1417" w:bottom="1417" w:left="1134" w:header="708" w:footer="708" w:gutter="0"/>
          <w:cols w:space="708"/>
          <w:docGrid w:linePitch="360"/>
        </w:sectPr>
      </w:pPr>
    </w:p>
    <w:p w:rsidR="00A46815" w:rsidRPr="00A46815" w:rsidRDefault="00A46815" w:rsidP="00A46815">
      <w:pPr>
        <w:pStyle w:val="Literaturverzeichnis"/>
        <w:rPr>
          <w:rFonts w:ascii="Times New Roman" w:hAnsi="Times New Roman" w:cs="Times New Roman"/>
          <w:b/>
          <w:sz w:val="24"/>
          <w:szCs w:val="24"/>
          <w:lang w:val="en-US"/>
        </w:rPr>
      </w:pPr>
      <w:r w:rsidRPr="00A46815">
        <w:rPr>
          <w:rFonts w:ascii="Times New Roman" w:hAnsi="Times New Roman" w:cs="Times New Roman"/>
          <w:b/>
          <w:sz w:val="24"/>
          <w:szCs w:val="24"/>
          <w:lang w:val="en-US"/>
        </w:rPr>
        <w:lastRenderedPageBreak/>
        <w:t>References</w:t>
      </w:r>
    </w:p>
    <w:p w:rsidR="00252ACF" w:rsidRPr="00252ACF" w:rsidRDefault="00A46815" w:rsidP="00252ACF">
      <w:pPr>
        <w:pStyle w:val="Literaturverzeichnis"/>
        <w:rPr>
          <w:rFonts w:ascii="Times New Roman" w:hAnsi="Times New Roman" w:cs="Times New Roman"/>
          <w:lang w:val="en-US"/>
        </w:rPr>
      </w:pPr>
      <w:r w:rsidRPr="00A46815">
        <w:rPr>
          <w:lang w:val="en-US"/>
        </w:rPr>
        <w:fldChar w:fldCharType="begin"/>
      </w:r>
      <w:r w:rsidR="00D4666D">
        <w:rPr>
          <w:lang w:val="en-US"/>
        </w:rPr>
        <w:instrText xml:space="preserve"> ADDIN ZOTERO_BIBL {"custom":[]} CSL_BIBLIOGRAPHY </w:instrText>
      </w:r>
      <w:r w:rsidRPr="00A46815">
        <w:rPr>
          <w:lang w:val="en-US"/>
        </w:rPr>
        <w:fldChar w:fldCharType="separate"/>
      </w:r>
      <w:r w:rsidR="00252ACF" w:rsidRPr="00252ACF">
        <w:rPr>
          <w:rFonts w:ascii="Times New Roman" w:hAnsi="Times New Roman" w:cs="Times New Roman"/>
          <w:lang w:val="en-US"/>
        </w:rPr>
        <w:t xml:space="preserve">Dzido J., Kijewska A., Rokicka M., Świątalska-Koseda A., Rokicki J. 2009. Report on anisakid nematodes in polar regions – Preliminary results. </w:t>
      </w:r>
      <w:r w:rsidR="00252ACF" w:rsidRPr="00252ACF">
        <w:rPr>
          <w:rFonts w:ascii="Times New Roman" w:hAnsi="Times New Roman" w:cs="Times New Roman"/>
          <w:i/>
          <w:iCs/>
          <w:lang w:val="en-US"/>
        </w:rPr>
        <w:t>Polar Science</w:t>
      </w:r>
      <w:r w:rsidR="00252ACF" w:rsidRPr="00252ACF">
        <w:rPr>
          <w:rFonts w:ascii="Times New Roman" w:hAnsi="Times New Roman" w:cs="Times New Roman"/>
          <w:lang w:val="en-US"/>
        </w:rPr>
        <w:t xml:space="preserve"> 3:207–211. DOI: 10.1016/j.polar.2009.08.00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Froese R., Pauly D. 201</w:t>
      </w:r>
      <w:r>
        <w:rPr>
          <w:rFonts w:ascii="Times New Roman" w:hAnsi="Times New Roman" w:cs="Times New Roman"/>
          <w:lang w:val="en-US"/>
        </w:rPr>
        <w:t>8</w:t>
      </w:r>
      <w:r w:rsidRPr="00252ACF">
        <w:rPr>
          <w:rFonts w:ascii="Times New Roman" w:hAnsi="Times New Roman" w:cs="Times New Roman"/>
          <w:lang w:val="en-US"/>
        </w:rPr>
        <w:t>.</w:t>
      </w:r>
      <w:r>
        <w:rPr>
          <w:rFonts w:ascii="Times New Roman" w:hAnsi="Times New Roman" w:cs="Times New Roman"/>
          <w:lang w:val="en-US"/>
        </w:rPr>
        <w:t xml:space="preserve"> </w:t>
      </w:r>
      <w:r w:rsidRPr="00252ACF">
        <w:rPr>
          <w:rFonts w:ascii="Times New Roman" w:hAnsi="Times New Roman" w:cs="Times New Roman"/>
          <w:lang w:val="en-US"/>
        </w:rPr>
        <w:t xml:space="preserve">FishBase. </w:t>
      </w:r>
      <w:r w:rsidRPr="00252ACF">
        <w:rPr>
          <w:rFonts w:ascii="Times New Roman" w:hAnsi="Times New Roman" w:cs="Times New Roman"/>
          <w:i/>
          <w:iCs/>
          <w:lang w:val="en-US"/>
        </w:rPr>
        <w:t>Available at</w:t>
      </w:r>
      <w:r w:rsidRPr="00252ACF">
        <w:rPr>
          <w:rFonts w:ascii="Times New Roman" w:hAnsi="Times New Roman" w:cs="Times New Roman"/>
          <w:lang w:val="en-US"/>
        </w:rPr>
        <w:t xml:space="preserve"> </w:t>
      </w:r>
      <w:r w:rsidRPr="00252ACF">
        <w:rPr>
          <w:rFonts w:ascii="Times New Roman" w:hAnsi="Times New Roman" w:cs="Times New Roman"/>
          <w:i/>
          <w:iCs/>
          <w:lang w:val="en-US"/>
        </w:rPr>
        <w:t>http:\\www.fishbase.org</w:t>
      </w:r>
    </w:p>
    <w:p w:rsidR="00252ACF" w:rsidRPr="00252ACF" w:rsidRDefault="00252ACF" w:rsidP="00252ACF">
      <w:pPr>
        <w:pStyle w:val="Literaturverzeichnis"/>
        <w:rPr>
          <w:rFonts w:ascii="Times New Roman" w:hAnsi="Times New Roman" w:cs="Times New Roman"/>
        </w:rPr>
      </w:pPr>
      <w:r w:rsidRPr="00252ACF">
        <w:rPr>
          <w:rFonts w:ascii="Times New Roman" w:hAnsi="Times New Roman" w:cs="Times New Roman"/>
          <w:lang w:val="en-US"/>
        </w:rPr>
        <w:t xml:space="preserve">Jeżewski W., Zdzitowiecki K., Laskowski Z. 2014. Digenea in notothenioid fish in the Beagle Channel (Magellanic sub-region, sub-Antarctica). </w:t>
      </w:r>
      <w:r w:rsidRPr="00252ACF">
        <w:rPr>
          <w:rFonts w:ascii="Times New Roman" w:hAnsi="Times New Roman" w:cs="Times New Roman"/>
          <w:i/>
          <w:iCs/>
        </w:rPr>
        <w:t>Acta Parasitologica</w:t>
      </w:r>
      <w:r w:rsidRPr="00252ACF">
        <w:rPr>
          <w:rFonts w:ascii="Times New Roman" w:hAnsi="Times New Roman" w:cs="Times New Roman"/>
        </w:rPr>
        <w:t xml:space="preserve"> 59:42–49. DOI: 10.2478/s11686-014-0208-4.</w:t>
      </w:r>
    </w:p>
    <w:p w:rsidR="00252ACF" w:rsidRPr="00252ACF" w:rsidRDefault="00252ACF" w:rsidP="00252ACF">
      <w:pPr>
        <w:pStyle w:val="Literaturverzeichnis"/>
        <w:rPr>
          <w:rFonts w:ascii="Times New Roman" w:hAnsi="Times New Roman" w:cs="Times New Roman"/>
        </w:rPr>
      </w:pPr>
      <w:r w:rsidRPr="00252ACF">
        <w:rPr>
          <w:rFonts w:ascii="Times New Roman" w:hAnsi="Times New Roman" w:cs="Times New Roman"/>
        </w:rPr>
        <w:t xml:space="preserve">Klimpel S., Busch MW., Kellermanns E., Kleinertz S., Palm HW. 2009. </w:t>
      </w:r>
      <w:r w:rsidRPr="00252ACF">
        <w:rPr>
          <w:rFonts w:ascii="Times New Roman" w:hAnsi="Times New Roman" w:cs="Times New Roman"/>
          <w:i/>
          <w:iCs/>
        </w:rPr>
        <w:t>Metazoan Deep Sea Fish Parasites</w:t>
      </w:r>
      <w:r w:rsidRPr="00252ACF">
        <w:rPr>
          <w:rFonts w:ascii="Times New Roman" w:hAnsi="Times New Roman" w:cs="Times New Roman"/>
        </w:rPr>
        <w:t xml:space="preserve">. </w:t>
      </w:r>
      <w:r>
        <w:rPr>
          <w:rFonts w:ascii="Times New Roman" w:hAnsi="Times New Roman" w:cs="Times New Roman"/>
        </w:rPr>
        <w:t xml:space="preserve">Solingen: </w:t>
      </w:r>
      <w:r w:rsidRPr="00252ACF">
        <w:rPr>
          <w:rFonts w:ascii="Times New Roman" w:hAnsi="Times New Roman" w:cs="Times New Roman"/>
        </w:rPr>
        <w:t>Verlag Natur &amp; Wissenschaft.</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rPr>
        <w:t xml:space="preserve">Klöser H., Plötz J., Palm H., Bartsch A., Hubold G. 1992. </w:t>
      </w:r>
      <w:r w:rsidRPr="00252ACF">
        <w:rPr>
          <w:rFonts w:ascii="Times New Roman" w:hAnsi="Times New Roman" w:cs="Times New Roman"/>
          <w:lang w:val="en-US"/>
        </w:rPr>
        <w:t xml:space="preserve">Adjustment of anisakid nematode life cycles to the high Antarctic food web as shown by </w:t>
      </w:r>
      <w:r w:rsidRPr="00252ACF">
        <w:rPr>
          <w:rFonts w:ascii="Times New Roman" w:hAnsi="Times New Roman" w:cs="Times New Roman"/>
          <w:i/>
          <w:lang w:val="en-US"/>
        </w:rPr>
        <w:t>Contracaecum radiatum</w:t>
      </w:r>
      <w:r w:rsidRPr="00252ACF">
        <w:rPr>
          <w:rFonts w:ascii="Times New Roman" w:hAnsi="Times New Roman" w:cs="Times New Roman"/>
          <w:lang w:val="en-US"/>
        </w:rPr>
        <w:t xml:space="preserve"> and </w:t>
      </w:r>
      <w:r w:rsidRPr="00252ACF">
        <w:rPr>
          <w:rFonts w:ascii="Times New Roman" w:hAnsi="Times New Roman" w:cs="Times New Roman"/>
          <w:i/>
          <w:lang w:val="en-US"/>
        </w:rPr>
        <w:t>C. osculatum</w:t>
      </w:r>
      <w:r w:rsidRPr="00252ACF">
        <w:rPr>
          <w:rFonts w:ascii="Times New Roman" w:hAnsi="Times New Roman" w:cs="Times New Roman"/>
          <w:lang w:val="en-US"/>
        </w:rPr>
        <w:t xml:space="preserve"> in the Weddell Sea. </w:t>
      </w:r>
      <w:r w:rsidRPr="00252ACF">
        <w:rPr>
          <w:rFonts w:ascii="Times New Roman" w:hAnsi="Times New Roman" w:cs="Times New Roman"/>
          <w:i/>
          <w:iCs/>
          <w:lang w:val="en-US"/>
        </w:rPr>
        <w:t>Antarctic Science</w:t>
      </w:r>
      <w:r w:rsidRPr="00252ACF">
        <w:rPr>
          <w:rFonts w:ascii="Times New Roman" w:hAnsi="Times New Roman" w:cs="Times New Roman"/>
          <w:lang w:val="en-US"/>
        </w:rPr>
        <w:t xml:space="preserve"> 4:171–17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Kock KH., Schneppenheim R., Siegel V. 1984. A contribution to the fish fauna of the Weddell Sea. </w:t>
      </w:r>
      <w:r w:rsidRPr="00252ACF">
        <w:rPr>
          <w:rFonts w:ascii="Times New Roman" w:hAnsi="Times New Roman" w:cs="Times New Roman"/>
          <w:i/>
          <w:lang w:val="en-US"/>
        </w:rPr>
        <w:t>Archiv für Fischereiwissenschaft</w:t>
      </w:r>
      <w:r>
        <w:rPr>
          <w:rFonts w:ascii="Times New Roman" w:hAnsi="Times New Roman" w:cs="Times New Roman"/>
          <w:lang w:val="en-US"/>
        </w:rPr>
        <w:t xml:space="preserve"> </w:t>
      </w:r>
      <w:r w:rsidRPr="00252ACF">
        <w:rPr>
          <w:rFonts w:ascii="Times New Roman" w:hAnsi="Times New Roman" w:cs="Times New Roman"/>
          <w:lang w:val="en-US"/>
        </w:rPr>
        <w:t>34:103–120.</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Laskowski Z., Jeżewski W., Zdzitowiecki K. 2008. Cystacanths of Acanthocephala in notothenioid fish from the Beagle Channel (sub-Antarctica). </w:t>
      </w:r>
      <w:r w:rsidRPr="00252ACF">
        <w:rPr>
          <w:rFonts w:ascii="Times New Roman" w:hAnsi="Times New Roman" w:cs="Times New Roman"/>
          <w:i/>
          <w:iCs/>
          <w:lang w:val="en-US"/>
        </w:rPr>
        <w:t xml:space="preserve">Systematic </w:t>
      </w:r>
      <w:r>
        <w:rPr>
          <w:rFonts w:ascii="Times New Roman" w:hAnsi="Times New Roman" w:cs="Times New Roman"/>
          <w:i/>
          <w:iCs/>
          <w:lang w:val="en-US"/>
        </w:rPr>
        <w:t>P</w:t>
      </w:r>
      <w:r w:rsidRPr="00252ACF">
        <w:rPr>
          <w:rFonts w:ascii="Times New Roman" w:hAnsi="Times New Roman" w:cs="Times New Roman"/>
          <w:i/>
          <w:iCs/>
          <w:lang w:val="en-US"/>
        </w:rPr>
        <w:t>arasitology</w:t>
      </w:r>
      <w:r w:rsidRPr="00252ACF">
        <w:rPr>
          <w:rFonts w:ascii="Times New Roman" w:hAnsi="Times New Roman" w:cs="Times New Roman"/>
          <w:lang w:val="en-US"/>
        </w:rPr>
        <w:t xml:space="preserve"> 70:107–117.</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Laskowski Z., Zdzitowiecki K. 2008. New morphological data on the acanthocephalan </w:t>
      </w:r>
      <w:r w:rsidRPr="00252ACF">
        <w:rPr>
          <w:rFonts w:ascii="Times New Roman" w:hAnsi="Times New Roman" w:cs="Times New Roman"/>
          <w:i/>
          <w:lang w:val="en-US"/>
        </w:rPr>
        <w:t>Hypoechinorhynchus magellanicus</w:t>
      </w:r>
      <w:r w:rsidRPr="00252ACF">
        <w:rPr>
          <w:rFonts w:ascii="Times New Roman" w:hAnsi="Times New Roman" w:cs="Times New Roman"/>
          <w:lang w:val="en-US"/>
        </w:rPr>
        <w:t xml:space="preserve"> Szidat, 1950 (Palaeacanthocephala: Arhythmacanthidae). </w:t>
      </w:r>
      <w:r w:rsidRPr="00252ACF">
        <w:rPr>
          <w:rFonts w:ascii="Times New Roman" w:hAnsi="Times New Roman" w:cs="Times New Roman"/>
          <w:i/>
          <w:iCs/>
          <w:lang w:val="en-US"/>
        </w:rPr>
        <w:t>Systematic parasitology</w:t>
      </w:r>
      <w:r w:rsidRPr="00252ACF">
        <w:rPr>
          <w:rFonts w:ascii="Times New Roman" w:hAnsi="Times New Roman" w:cs="Times New Roman"/>
          <w:lang w:val="en-US"/>
        </w:rPr>
        <w:t xml:space="preserve"> 69:179–18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Laskowski Z., Zdzitowiecki K. 2009. Occurrence of acanthocephalans in notothenioid fishes in the Beagle Channel (Magellanic sub-region, sub-Antarctic). </w:t>
      </w:r>
      <w:r w:rsidRPr="00252ACF">
        <w:rPr>
          <w:rFonts w:ascii="Times New Roman" w:hAnsi="Times New Roman" w:cs="Times New Roman"/>
          <w:i/>
          <w:iCs/>
          <w:lang w:val="en-US"/>
        </w:rPr>
        <w:t>Polish Polar Research</w:t>
      </w:r>
      <w:r w:rsidRPr="00252ACF">
        <w:rPr>
          <w:rFonts w:ascii="Times New Roman" w:hAnsi="Times New Roman" w:cs="Times New Roman"/>
          <w:lang w:val="en-US"/>
        </w:rPr>
        <w:t xml:space="preserve"> 30:179–186.</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Laskowski Z., Zdzitowiecki K. 2010. Contribution to the knowledge of the infection with Acanthocephala of a predatory Antarctic ice-fish</w:t>
      </w:r>
      <w:r w:rsidRPr="00252ACF">
        <w:rPr>
          <w:rFonts w:ascii="Times New Roman" w:hAnsi="Times New Roman" w:cs="Times New Roman"/>
          <w:i/>
          <w:lang w:val="en-US"/>
        </w:rPr>
        <w:t xml:space="preserve"> Chaenocephalus aceratus</w:t>
      </w:r>
      <w:r w:rsidRPr="00252ACF">
        <w:rPr>
          <w:rFonts w:ascii="Times New Roman" w:hAnsi="Times New Roman" w:cs="Times New Roman"/>
          <w:lang w:val="en-US"/>
        </w:rPr>
        <w:t xml:space="preserve">. </w:t>
      </w:r>
      <w:r w:rsidRPr="00252ACF">
        <w:rPr>
          <w:rFonts w:ascii="Times New Roman" w:hAnsi="Times New Roman" w:cs="Times New Roman"/>
          <w:i/>
          <w:iCs/>
          <w:lang w:val="en-US"/>
        </w:rPr>
        <w:t>Polish Polar Research</w:t>
      </w:r>
      <w:r w:rsidRPr="00252ACF">
        <w:rPr>
          <w:rFonts w:ascii="Times New Roman" w:hAnsi="Times New Roman" w:cs="Times New Roman"/>
          <w:lang w:val="en-US"/>
        </w:rPr>
        <w:t xml:space="preserve"> 31:303–30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Lyadov VN., Parukhin AM., Mironova VA. 1981. Helminth fauna of fishes of the family Chaenichthyidae from the region of Kerguelen Islands. </w:t>
      </w:r>
      <w:r w:rsidRPr="00252ACF">
        <w:rPr>
          <w:rFonts w:ascii="Times New Roman" w:hAnsi="Times New Roman" w:cs="Times New Roman"/>
          <w:i/>
          <w:iCs/>
          <w:lang w:val="en-US"/>
        </w:rPr>
        <w:t>Zoologicheskii zhurnal</w:t>
      </w:r>
      <w:r w:rsidRPr="00252ACF">
        <w:rPr>
          <w:rFonts w:ascii="Times New Roman" w:hAnsi="Times New Roman" w:cs="Times New Roman"/>
          <w:lang w:val="en-US"/>
        </w:rPr>
        <w:t xml:space="preserve"> 60:142–144.</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lastRenderedPageBreak/>
        <w:t xml:space="preserve">Munoz G., George-Nascimento M. 2007. Two new species of </w:t>
      </w:r>
      <w:r w:rsidRPr="00252ACF">
        <w:rPr>
          <w:rFonts w:ascii="Times New Roman" w:hAnsi="Times New Roman" w:cs="Times New Roman"/>
          <w:i/>
          <w:lang w:val="en-US"/>
        </w:rPr>
        <w:t>Ascarophis</w:t>
      </w:r>
      <w:r w:rsidRPr="00252ACF">
        <w:rPr>
          <w:rFonts w:ascii="Times New Roman" w:hAnsi="Times New Roman" w:cs="Times New Roman"/>
          <w:lang w:val="en-US"/>
        </w:rPr>
        <w:t xml:space="preserve"> (Nematoda: Cystidicolidae) in marine fishes from Chile. </w:t>
      </w:r>
      <w:r w:rsidRPr="00252ACF">
        <w:rPr>
          <w:rFonts w:ascii="Times New Roman" w:hAnsi="Times New Roman" w:cs="Times New Roman"/>
          <w:i/>
          <w:iCs/>
          <w:lang w:val="en-US"/>
        </w:rPr>
        <w:t>Journal of Parasitology</w:t>
      </w:r>
      <w:r w:rsidRPr="00252ACF">
        <w:rPr>
          <w:rFonts w:ascii="Times New Roman" w:hAnsi="Times New Roman" w:cs="Times New Roman"/>
          <w:lang w:val="en-US"/>
        </w:rPr>
        <w:t xml:space="preserve"> 93:1178–118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Oguz MC., Tepe Y., Belk MC., Heckmann RA., Aslan B., Gurgen M., Bray RA., Akgul U. 2015. Metazoan Parasites of Antarctic Fishes. </w:t>
      </w:r>
      <w:r w:rsidRPr="00252ACF">
        <w:rPr>
          <w:rFonts w:ascii="Times New Roman" w:hAnsi="Times New Roman" w:cs="Times New Roman"/>
          <w:i/>
          <w:iCs/>
          <w:lang w:val="en-US"/>
        </w:rPr>
        <w:t>Turkish Journal of Parasitology</w:t>
      </w:r>
      <w:r w:rsidRPr="00252ACF">
        <w:rPr>
          <w:rFonts w:ascii="Times New Roman" w:hAnsi="Times New Roman" w:cs="Times New Roman"/>
          <w:lang w:val="en-US"/>
        </w:rPr>
        <w:t xml:space="preserve"> 39:174–178. DOI: 10.5152/tpd.2015.3661.</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Palm HW. 1999. Ecology of </w:t>
      </w:r>
      <w:r w:rsidRPr="00252ACF">
        <w:rPr>
          <w:rFonts w:ascii="Times New Roman" w:hAnsi="Times New Roman" w:cs="Times New Roman"/>
          <w:i/>
          <w:lang w:val="en-US"/>
        </w:rPr>
        <w:t>Pseudoterranova decipiens</w:t>
      </w:r>
      <w:r w:rsidRPr="00252ACF">
        <w:rPr>
          <w:rFonts w:ascii="Times New Roman" w:hAnsi="Times New Roman" w:cs="Times New Roman"/>
          <w:lang w:val="en-US"/>
        </w:rPr>
        <w:t xml:space="preserve"> (Krabbe, 1878)(Nematoda: Anisakidae) from Antarctic waters. </w:t>
      </w:r>
      <w:r w:rsidRPr="00252ACF">
        <w:rPr>
          <w:rFonts w:ascii="Times New Roman" w:hAnsi="Times New Roman" w:cs="Times New Roman"/>
          <w:i/>
          <w:iCs/>
          <w:lang w:val="en-US"/>
        </w:rPr>
        <w:t>Parasitology Research</w:t>
      </w:r>
      <w:r w:rsidRPr="00252ACF">
        <w:rPr>
          <w:rFonts w:ascii="Times New Roman" w:hAnsi="Times New Roman" w:cs="Times New Roman"/>
          <w:lang w:val="en-US"/>
        </w:rPr>
        <w:t xml:space="preserve"> 85:638–646.</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Palm H., Andersen K., Klöser H., Plötz J. 1994. Occurrence of </w:t>
      </w:r>
      <w:r w:rsidRPr="00252ACF">
        <w:rPr>
          <w:rFonts w:ascii="Times New Roman" w:hAnsi="Times New Roman" w:cs="Times New Roman"/>
          <w:i/>
          <w:lang w:val="en-US"/>
        </w:rPr>
        <w:t>Pseudoterranova decipiens</w:t>
      </w:r>
      <w:r w:rsidRPr="00252ACF">
        <w:rPr>
          <w:rFonts w:ascii="Times New Roman" w:hAnsi="Times New Roman" w:cs="Times New Roman"/>
          <w:lang w:val="en-US"/>
        </w:rPr>
        <w:t xml:space="preserve"> (Nematoda) in fish from the southeastern Weddell Sea (Antarctic). </w:t>
      </w:r>
      <w:r w:rsidRPr="00252ACF">
        <w:rPr>
          <w:rFonts w:ascii="Times New Roman" w:hAnsi="Times New Roman" w:cs="Times New Roman"/>
          <w:i/>
          <w:iCs/>
          <w:lang w:val="en-US"/>
        </w:rPr>
        <w:t>Polar Biology</w:t>
      </w:r>
      <w:r w:rsidRPr="00252ACF">
        <w:rPr>
          <w:rFonts w:ascii="Times New Roman" w:hAnsi="Times New Roman" w:cs="Times New Roman"/>
          <w:lang w:val="en-US"/>
        </w:rPr>
        <w:t xml:space="preserve"> 14:539–544.</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Palm HW., Klimpel S., Walter T. 2007. Demersal fish parasite fauna around the South Shetland Islands: high species richness and low host specificity in deep Antarctic waters. </w:t>
      </w:r>
      <w:r w:rsidRPr="00252ACF">
        <w:rPr>
          <w:rFonts w:ascii="Times New Roman" w:hAnsi="Times New Roman" w:cs="Times New Roman"/>
          <w:i/>
          <w:iCs/>
          <w:lang w:val="en-US"/>
        </w:rPr>
        <w:t>Polar Biology</w:t>
      </w:r>
      <w:r w:rsidRPr="00252ACF">
        <w:rPr>
          <w:rFonts w:ascii="Times New Roman" w:hAnsi="Times New Roman" w:cs="Times New Roman"/>
          <w:lang w:val="en-US"/>
        </w:rPr>
        <w:t xml:space="preserve"> 30:1513–152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Parukhin AM., Lyadov VN. 1981. Parasitofauna of Notothenioidei from waters of the Atlantic and Indian Oceans. </w:t>
      </w:r>
      <w:r w:rsidRPr="00252ACF">
        <w:rPr>
          <w:rFonts w:ascii="Times New Roman" w:hAnsi="Times New Roman" w:cs="Times New Roman"/>
          <w:i/>
          <w:iCs/>
          <w:lang w:val="en-US"/>
        </w:rPr>
        <w:t>Vestnik Zoologii</w:t>
      </w:r>
      <w:r w:rsidRPr="00252ACF">
        <w:rPr>
          <w:rFonts w:ascii="Times New Roman" w:hAnsi="Times New Roman" w:cs="Times New Roman"/>
          <w:lang w:val="en-US"/>
        </w:rPr>
        <w:t xml:space="preserve"> 3:90–94.</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Prudhoe S., Bray RA. 1973. </w:t>
      </w:r>
      <w:r w:rsidRPr="00252ACF">
        <w:rPr>
          <w:rFonts w:ascii="Times New Roman" w:hAnsi="Times New Roman" w:cs="Times New Roman"/>
          <w:i/>
          <w:iCs/>
          <w:lang w:val="en-US"/>
        </w:rPr>
        <w:t>Digenetic trematodes from fishes</w:t>
      </w:r>
      <w:r w:rsidRPr="00252ACF">
        <w:rPr>
          <w:rFonts w:ascii="Times New Roman" w:hAnsi="Times New Roman" w:cs="Times New Roman"/>
          <w:lang w:val="en-US"/>
        </w:rPr>
        <w:t xml:space="preserve">. </w:t>
      </w:r>
      <w:r w:rsidR="002A1E4B">
        <w:rPr>
          <w:rFonts w:ascii="Times New Roman" w:hAnsi="Times New Roman" w:cs="Times New Roman"/>
          <w:lang w:val="en-US"/>
        </w:rPr>
        <w:t>BANZ Antarctic Research Expedition Report Series B 8:195</w:t>
      </w:r>
      <w:r w:rsidR="002A1E4B" w:rsidRPr="00252ACF">
        <w:rPr>
          <w:rFonts w:ascii="Times New Roman" w:hAnsi="Times New Roman" w:cs="Times New Roman"/>
          <w:lang w:val="en-US"/>
        </w:rPr>
        <w:t>–</w:t>
      </w:r>
      <w:r w:rsidR="002A1E4B">
        <w:rPr>
          <w:rFonts w:ascii="Times New Roman" w:hAnsi="Times New Roman" w:cs="Times New Roman"/>
          <w:lang w:val="en-US"/>
        </w:rPr>
        <w:t xml:space="preserve">225. </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Rocka A. 1999a. The tetraphyllidean cercoids from teleosts occurring in the Weddell Sea (Antarctic).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44:115–11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Rocka A. 1999b. Biometrical variability and occurrence of </w:t>
      </w:r>
      <w:r w:rsidRPr="002A1E4B">
        <w:rPr>
          <w:rFonts w:ascii="Times New Roman" w:hAnsi="Times New Roman" w:cs="Times New Roman"/>
          <w:i/>
          <w:lang w:val="en-US"/>
        </w:rPr>
        <w:t>Ascarophis nototheniae</w:t>
      </w:r>
      <w:r w:rsidRPr="00252ACF">
        <w:rPr>
          <w:rFonts w:ascii="Times New Roman" w:hAnsi="Times New Roman" w:cs="Times New Roman"/>
          <w:lang w:val="en-US"/>
        </w:rPr>
        <w:t xml:space="preserve"> (Nematoda, Cystidicolidae), a parasitic nematode of Antarctic and subantarctic fishes.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44:188–19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Rohde K., Hayward C., Heap M. 1995. Aspects of the ecology of metazoan ectoparasites of marine fishes. </w:t>
      </w:r>
      <w:r w:rsidRPr="00252ACF">
        <w:rPr>
          <w:rFonts w:ascii="Times New Roman" w:hAnsi="Times New Roman" w:cs="Times New Roman"/>
          <w:i/>
          <w:iCs/>
          <w:lang w:val="en-US"/>
        </w:rPr>
        <w:t xml:space="preserve">International </w:t>
      </w:r>
      <w:r w:rsidR="002A1E4B">
        <w:rPr>
          <w:rFonts w:ascii="Times New Roman" w:hAnsi="Times New Roman" w:cs="Times New Roman"/>
          <w:i/>
          <w:iCs/>
          <w:lang w:val="en-US"/>
        </w:rPr>
        <w:t>J</w:t>
      </w:r>
      <w:r w:rsidRPr="00252ACF">
        <w:rPr>
          <w:rFonts w:ascii="Times New Roman" w:hAnsi="Times New Roman" w:cs="Times New Roman"/>
          <w:i/>
          <w:iCs/>
          <w:lang w:val="en-US"/>
        </w:rPr>
        <w:t>ournal for parasitology</w:t>
      </w:r>
      <w:r w:rsidRPr="00252ACF">
        <w:rPr>
          <w:rFonts w:ascii="Times New Roman" w:hAnsi="Times New Roman" w:cs="Times New Roman"/>
          <w:lang w:val="en-US"/>
        </w:rPr>
        <w:t xml:space="preserve"> 25:945–970.</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Rohde K., Ho J-S., Smales L., Williams R. 1998. Parasites of Antarctic fishes: Monogenea, Copepoda and Acanthocephala. </w:t>
      </w:r>
      <w:r w:rsidRPr="00252ACF">
        <w:rPr>
          <w:rFonts w:ascii="Times New Roman" w:hAnsi="Times New Roman" w:cs="Times New Roman"/>
          <w:i/>
          <w:iCs/>
          <w:lang w:val="en-US"/>
        </w:rPr>
        <w:t>Marine and Freshwater Research</w:t>
      </w:r>
      <w:r w:rsidRPr="00252ACF">
        <w:rPr>
          <w:rFonts w:ascii="Times New Roman" w:hAnsi="Times New Roman" w:cs="Times New Roman"/>
          <w:lang w:val="en-US"/>
        </w:rPr>
        <w:t xml:space="preserve"> 49:121–125.</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Rokicki J., Rodjuk G., Zdzitowiecki K., Laskowski Z. 2009. Larval ascaridoid nematodes (Anisakidae) in fish from the South Shetland Islands (Southern Ocean). </w:t>
      </w:r>
      <w:r w:rsidRPr="00252ACF">
        <w:rPr>
          <w:rFonts w:ascii="Times New Roman" w:hAnsi="Times New Roman" w:cs="Times New Roman"/>
          <w:i/>
          <w:iCs/>
          <w:lang w:val="en-US"/>
        </w:rPr>
        <w:t>Polish Polar Research</w:t>
      </w:r>
      <w:r w:rsidRPr="00252ACF">
        <w:rPr>
          <w:rFonts w:ascii="Times New Roman" w:hAnsi="Times New Roman" w:cs="Times New Roman"/>
          <w:lang w:val="en-US"/>
        </w:rPr>
        <w:t xml:space="preserve"> 30:49–5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lastRenderedPageBreak/>
        <w:t xml:space="preserve">Santoro M., Mattiucci S., Cipriani P., Bellisario B., Romanelli F., Cimmaruta R., Nascetti G. 2014. Parasite Communities of Icefish (Chionodraco hamatus) in the Ross Sea (Antarctica): Influence of the Host Sex on the Helminth Infracommunity Structure. </w:t>
      </w:r>
      <w:r w:rsidRPr="00252ACF">
        <w:rPr>
          <w:rFonts w:ascii="Times New Roman" w:hAnsi="Times New Roman" w:cs="Times New Roman"/>
          <w:i/>
          <w:iCs/>
          <w:lang w:val="en-US"/>
        </w:rPr>
        <w:t>PLOS ONE</w:t>
      </w:r>
      <w:r w:rsidRPr="00252ACF">
        <w:rPr>
          <w:rFonts w:ascii="Times New Roman" w:hAnsi="Times New Roman" w:cs="Times New Roman"/>
          <w:lang w:val="en-US"/>
        </w:rPr>
        <w:t xml:space="preserve"> 9:e88876. DOI: 10.1371/journal.pone.0088876.</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Santoro M., Mattiucci S., Work T., Cimmaruta R., Nardi V., Cipriani P., Bellisario B., Nascetti G. 2013. Parasitic infection by larval helminths in Antarctic fishes: pathological changes and impact on the host body condition index. </w:t>
      </w:r>
      <w:r w:rsidRPr="00252ACF">
        <w:rPr>
          <w:rFonts w:ascii="Times New Roman" w:hAnsi="Times New Roman" w:cs="Times New Roman"/>
          <w:i/>
          <w:iCs/>
          <w:lang w:val="en-US"/>
        </w:rPr>
        <w:t>Dis</w:t>
      </w:r>
      <w:r w:rsidR="002A1E4B">
        <w:rPr>
          <w:rFonts w:ascii="Times New Roman" w:hAnsi="Times New Roman" w:cs="Times New Roman"/>
          <w:i/>
          <w:iCs/>
          <w:lang w:val="en-US"/>
        </w:rPr>
        <w:t>eases of</w:t>
      </w:r>
      <w:r w:rsidRPr="00252ACF">
        <w:rPr>
          <w:rFonts w:ascii="Times New Roman" w:hAnsi="Times New Roman" w:cs="Times New Roman"/>
          <w:i/>
          <w:iCs/>
          <w:lang w:val="en-US"/>
        </w:rPr>
        <w:t xml:space="preserve"> Aquat</w:t>
      </w:r>
      <w:r w:rsidR="002A1E4B">
        <w:rPr>
          <w:rFonts w:ascii="Times New Roman" w:hAnsi="Times New Roman" w:cs="Times New Roman"/>
          <w:i/>
          <w:iCs/>
          <w:lang w:val="en-US"/>
        </w:rPr>
        <w:t>ic</w:t>
      </w:r>
      <w:r w:rsidRPr="00252ACF">
        <w:rPr>
          <w:rFonts w:ascii="Times New Roman" w:hAnsi="Times New Roman" w:cs="Times New Roman"/>
          <w:i/>
          <w:iCs/>
          <w:lang w:val="en-US"/>
        </w:rPr>
        <w:t xml:space="preserve"> Org</w:t>
      </w:r>
      <w:r w:rsidR="002A1E4B">
        <w:rPr>
          <w:rFonts w:ascii="Times New Roman" w:hAnsi="Times New Roman" w:cs="Times New Roman"/>
          <w:i/>
          <w:iCs/>
          <w:lang w:val="en-US"/>
        </w:rPr>
        <w:t>anisms</w:t>
      </w:r>
      <w:r w:rsidRPr="00252ACF">
        <w:rPr>
          <w:rFonts w:ascii="Times New Roman" w:hAnsi="Times New Roman" w:cs="Times New Roman"/>
          <w:lang w:val="en-US"/>
        </w:rPr>
        <w:t xml:space="preserve"> 105:139–4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Siegel V. 1980a. Parasite tags for some Antarctic channichthyid fish. </w:t>
      </w:r>
      <w:r w:rsidRPr="00252ACF">
        <w:rPr>
          <w:rFonts w:ascii="Times New Roman" w:hAnsi="Times New Roman" w:cs="Times New Roman"/>
          <w:i/>
          <w:iCs/>
          <w:lang w:val="en-US"/>
        </w:rPr>
        <w:t>Archiv fur Fischereiwissenschaft</w:t>
      </w:r>
      <w:r w:rsidRPr="00252ACF">
        <w:rPr>
          <w:rFonts w:ascii="Times New Roman" w:hAnsi="Times New Roman" w:cs="Times New Roman"/>
          <w:lang w:val="en-US"/>
        </w:rPr>
        <w:t xml:space="preserve"> 31:97–10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Siegel V. 1980b. Quantitative investigations on parasites of antarctic channichthyid and nototheniid fishes. </w:t>
      </w:r>
      <w:r w:rsidRPr="00252ACF">
        <w:rPr>
          <w:rFonts w:ascii="Times New Roman" w:hAnsi="Times New Roman" w:cs="Times New Roman"/>
          <w:i/>
          <w:iCs/>
          <w:lang w:val="en-US"/>
        </w:rPr>
        <w:t>Meeresforschung</w:t>
      </w:r>
      <w:r w:rsidRPr="00252ACF">
        <w:rPr>
          <w:rFonts w:ascii="Times New Roman" w:hAnsi="Times New Roman" w:cs="Times New Roman"/>
          <w:lang w:val="en-US"/>
        </w:rPr>
        <w:t xml:space="preserve"> 28:146–156.</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Sosinski J., Janusz J. 1986. The occurrence of the parasite </w:t>
      </w:r>
      <w:r w:rsidRPr="002A1E4B">
        <w:rPr>
          <w:rFonts w:ascii="Times New Roman" w:hAnsi="Times New Roman" w:cs="Times New Roman"/>
          <w:i/>
          <w:lang w:val="en-US"/>
        </w:rPr>
        <w:t>Eubrachiella gaini</w:t>
      </w:r>
      <w:r w:rsidRPr="00252ACF">
        <w:rPr>
          <w:rFonts w:ascii="Times New Roman" w:hAnsi="Times New Roman" w:cs="Times New Roman"/>
          <w:lang w:val="en-US"/>
        </w:rPr>
        <w:t xml:space="preserve"> (Quidor, 1913) in Antarctic fishes of the family Chaenichthyidae. </w:t>
      </w:r>
      <w:r w:rsidRPr="00252ACF">
        <w:rPr>
          <w:rFonts w:ascii="Times New Roman" w:hAnsi="Times New Roman" w:cs="Times New Roman"/>
          <w:i/>
          <w:iCs/>
          <w:lang w:val="en-US"/>
        </w:rPr>
        <w:t>Acta Ichthyologica et Piscatoria</w:t>
      </w:r>
      <w:r w:rsidRPr="00252ACF">
        <w:rPr>
          <w:rFonts w:ascii="Times New Roman" w:hAnsi="Times New Roman" w:cs="Times New Roman"/>
          <w:lang w:val="en-US"/>
        </w:rPr>
        <w:t xml:space="preserve"> 16:87–105.</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Utevsky AY. 2005. An identification key to Antarctic fish leeches (Hirudinea: Piscicolidae). </w:t>
      </w:r>
      <w:r w:rsidRPr="00252ACF">
        <w:rPr>
          <w:rFonts w:ascii="Times New Roman" w:hAnsi="Times New Roman" w:cs="Times New Roman"/>
          <w:i/>
          <w:iCs/>
          <w:lang w:val="en-US"/>
        </w:rPr>
        <w:t>Ukrainian Antarctic Journal</w:t>
      </w:r>
      <w:r w:rsidRPr="00252ACF">
        <w:rPr>
          <w:rFonts w:ascii="Times New Roman" w:hAnsi="Times New Roman" w:cs="Times New Roman"/>
          <w:lang w:val="en-US"/>
        </w:rPr>
        <w:t xml:space="preserve"> 3:135–144.</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Wojciechowska A. 1993. The tetraphyllidean and tetrabothriid cercoids from Antarctic bony fishes. II. Occurrence of cercoids in various fish species.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38:113–118.</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Wojciechowska A., Pisano E., Zdzitowiecki K. 1995. Cestodes in fishes at tha Heard Island (Subantarctic). </w:t>
      </w:r>
      <w:r w:rsidRPr="00252ACF">
        <w:rPr>
          <w:rFonts w:ascii="Times New Roman" w:hAnsi="Times New Roman" w:cs="Times New Roman"/>
          <w:i/>
          <w:iCs/>
          <w:lang w:val="en-US"/>
        </w:rPr>
        <w:t>Polish Polar Research</w:t>
      </w:r>
      <w:r w:rsidRPr="00252ACF">
        <w:rPr>
          <w:rFonts w:ascii="Times New Roman" w:hAnsi="Times New Roman" w:cs="Times New Roman"/>
          <w:lang w:val="en-US"/>
        </w:rPr>
        <w:t xml:space="preserve"> 16:205–21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79. Digenetic trematodes in alimentary tracts of fishes of South Georgia and South Shetlands (Antarctica). </w:t>
      </w:r>
      <w:r w:rsidRPr="00252ACF">
        <w:rPr>
          <w:rFonts w:ascii="Times New Roman" w:hAnsi="Times New Roman" w:cs="Times New Roman"/>
          <w:i/>
          <w:iCs/>
          <w:lang w:val="en-US"/>
        </w:rPr>
        <w:t>Acta Ichthyologica et Piscatoria</w:t>
      </w:r>
      <w:r w:rsidRPr="00252ACF">
        <w:rPr>
          <w:rFonts w:ascii="Times New Roman" w:hAnsi="Times New Roman" w:cs="Times New Roman"/>
          <w:lang w:val="en-US"/>
        </w:rPr>
        <w:t xml:space="preserve"> 9:15–30.</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86. Prevalence of Acanthocephalans in Fishes of South Shetlands (Antarctic. III. Metacanthocephalus Johnstoni Zdzitowiecki, 1983, M. Dalmori Zdzitowiecki, 1983 and Notes on Other Species; General Conclusions. </w:t>
      </w:r>
      <w:r w:rsidRPr="00252ACF">
        <w:rPr>
          <w:rFonts w:ascii="Times New Roman" w:hAnsi="Times New Roman" w:cs="Times New Roman"/>
          <w:i/>
          <w:iCs/>
          <w:lang w:val="en-US"/>
        </w:rPr>
        <w:t>Acta Parasitologica Polonica</w:t>
      </w:r>
      <w:r w:rsidRPr="00252ACF">
        <w:rPr>
          <w:rFonts w:ascii="Times New Roman" w:hAnsi="Times New Roman" w:cs="Times New Roman"/>
          <w:lang w:val="en-US"/>
        </w:rPr>
        <w:t xml:space="preserve"> 31:125–141.</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88. Occurrence of digenetic trematodes in fishes off South Shetlands (Antarctic). </w:t>
      </w:r>
      <w:r w:rsidRPr="00252ACF">
        <w:rPr>
          <w:rFonts w:ascii="Times New Roman" w:hAnsi="Times New Roman" w:cs="Times New Roman"/>
          <w:i/>
          <w:iCs/>
          <w:lang w:val="en-US"/>
        </w:rPr>
        <w:t>Acta Parasitologica Polonica</w:t>
      </w:r>
      <w:r w:rsidRPr="00252ACF">
        <w:rPr>
          <w:rFonts w:ascii="Times New Roman" w:hAnsi="Times New Roman" w:cs="Times New Roman"/>
          <w:lang w:val="en-US"/>
        </w:rPr>
        <w:t xml:space="preserve"> 3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90. Occurrence of acanthocephalans in fishes of the open sea off the South Shetlands and South Georgia (Antarctic). </w:t>
      </w:r>
      <w:r w:rsidRPr="00252ACF">
        <w:rPr>
          <w:rFonts w:ascii="Times New Roman" w:hAnsi="Times New Roman" w:cs="Times New Roman"/>
          <w:i/>
          <w:iCs/>
          <w:lang w:val="en-US"/>
        </w:rPr>
        <w:t>Acta Parasitologica Polonica</w:t>
      </w:r>
      <w:r w:rsidRPr="00252ACF">
        <w:rPr>
          <w:rFonts w:ascii="Times New Roman" w:hAnsi="Times New Roman" w:cs="Times New Roman"/>
          <w:lang w:val="en-US"/>
        </w:rPr>
        <w:t xml:space="preserve"> 35:131–141.</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lastRenderedPageBreak/>
        <w:t xml:space="preserve">Zdzitowiecki K. 1991. Occurrence of digeneans in open sea fishes off the South Shetland Islands and South Georgia, and a list of fish digeneans in the Antarctic. </w:t>
      </w:r>
      <w:r w:rsidRPr="00252ACF">
        <w:rPr>
          <w:rFonts w:ascii="Times New Roman" w:hAnsi="Times New Roman" w:cs="Times New Roman"/>
          <w:i/>
          <w:iCs/>
          <w:lang w:val="en-US"/>
        </w:rPr>
        <w:t>Polish Polar Research</w:t>
      </w:r>
      <w:r w:rsidRPr="00252ACF">
        <w:rPr>
          <w:rFonts w:ascii="Times New Roman" w:hAnsi="Times New Roman" w:cs="Times New Roman"/>
          <w:lang w:val="en-US"/>
        </w:rPr>
        <w:t xml:space="preserve"> 12:55–7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92. Antarctic representatives of the genus Lecithaster Luhe, 1901 [Digenea, Hemiuridae], with the description of a new species.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37:57–6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93. A contribution to the morphology of the Antarctic fish lepocreadiid digeneas, with a description of a new genus.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38:109–11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1997. </w:t>
      </w:r>
      <w:r w:rsidRPr="00252ACF">
        <w:rPr>
          <w:rFonts w:ascii="Times New Roman" w:hAnsi="Times New Roman" w:cs="Times New Roman"/>
          <w:i/>
          <w:iCs/>
          <w:lang w:val="en-US"/>
        </w:rPr>
        <w:t>Antarctic Digenea, parasites of fishes</w:t>
      </w:r>
      <w:r w:rsidRPr="00252ACF">
        <w:rPr>
          <w:rFonts w:ascii="Times New Roman" w:hAnsi="Times New Roman" w:cs="Times New Roman"/>
          <w:lang w:val="en-US"/>
        </w:rPr>
        <w:t>. Koenigstein: Koeltz Scientific Books.</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2001. New data on the occurrence of fish endoparasitic worms off Adelie Land, Antarctica. </w:t>
      </w:r>
      <w:r w:rsidRPr="00252ACF">
        <w:rPr>
          <w:rFonts w:ascii="Times New Roman" w:hAnsi="Times New Roman" w:cs="Times New Roman"/>
          <w:i/>
          <w:iCs/>
          <w:lang w:val="en-US"/>
        </w:rPr>
        <w:t>Polish Polar Research</w:t>
      </w:r>
      <w:r w:rsidRPr="00252ACF">
        <w:rPr>
          <w:rFonts w:ascii="Times New Roman" w:hAnsi="Times New Roman" w:cs="Times New Roman"/>
          <w:lang w:val="en-US"/>
        </w:rPr>
        <w:t xml:space="preserve"> 22:159–165.</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2002. Occurrence of Digenea in fishes of the family Channichthyidae in the Weddell Sea and other sub-continental areas of the Antarctica.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47:159–16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Cielecka D. 1996. Morphology and occurrence of </w:t>
      </w:r>
      <w:r w:rsidRPr="002A1E4B">
        <w:rPr>
          <w:rFonts w:ascii="Times New Roman" w:hAnsi="Times New Roman" w:cs="Times New Roman"/>
          <w:i/>
          <w:lang w:val="en-US"/>
        </w:rPr>
        <w:t>Dichelyne</w:t>
      </w:r>
      <w:r w:rsidRPr="00252ACF">
        <w:rPr>
          <w:rFonts w:ascii="Times New Roman" w:hAnsi="Times New Roman" w:cs="Times New Roman"/>
          <w:lang w:val="en-US"/>
        </w:rPr>
        <w:t xml:space="preserve"> [</w:t>
      </w:r>
      <w:r w:rsidRPr="002A1E4B">
        <w:rPr>
          <w:rFonts w:ascii="Times New Roman" w:hAnsi="Times New Roman" w:cs="Times New Roman"/>
          <w:i/>
          <w:lang w:val="en-US"/>
        </w:rPr>
        <w:t>Cucullanellus</w:t>
      </w:r>
      <w:r w:rsidRPr="00252ACF">
        <w:rPr>
          <w:rFonts w:ascii="Times New Roman" w:hAnsi="Times New Roman" w:cs="Times New Roman"/>
          <w:lang w:val="en-US"/>
        </w:rPr>
        <w:t xml:space="preserve">] </w:t>
      </w:r>
      <w:r w:rsidRPr="002A1E4B">
        <w:rPr>
          <w:rFonts w:ascii="Times New Roman" w:hAnsi="Times New Roman" w:cs="Times New Roman"/>
          <w:i/>
          <w:lang w:val="en-US"/>
        </w:rPr>
        <w:t xml:space="preserve">fraseri </w:t>
      </w:r>
      <w:r w:rsidRPr="00252ACF">
        <w:rPr>
          <w:rFonts w:ascii="Times New Roman" w:hAnsi="Times New Roman" w:cs="Times New Roman"/>
          <w:lang w:val="en-US"/>
        </w:rPr>
        <w:t xml:space="preserve">[Baylis, 1929], a parasitic nematode of Antarctic and sub-Antarctic fishes.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41:30–37.</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Cielecka D. 1997. Digenea of fishes of the Weddell Sea. II. The genus Macvicaria (Opecoelidae).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42:77–8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Palladino S., Vacchi M. 1999. Acanthocephala found in fish in the Terra Nova Bay (Ross Sea, Antarctica). </w:t>
      </w:r>
      <w:r w:rsidRPr="00252ACF">
        <w:rPr>
          <w:rFonts w:ascii="Times New Roman" w:hAnsi="Times New Roman" w:cs="Times New Roman"/>
          <w:i/>
          <w:iCs/>
          <w:lang w:val="en-US"/>
        </w:rPr>
        <w:t>Pol</w:t>
      </w:r>
      <w:r w:rsidR="002A1E4B">
        <w:rPr>
          <w:rFonts w:ascii="Times New Roman" w:hAnsi="Times New Roman" w:cs="Times New Roman"/>
          <w:i/>
          <w:iCs/>
          <w:lang w:val="en-US"/>
        </w:rPr>
        <w:t>ish</w:t>
      </w:r>
      <w:r w:rsidRPr="00252ACF">
        <w:rPr>
          <w:rFonts w:ascii="Times New Roman" w:hAnsi="Times New Roman" w:cs="Times New Roman"/>
          <w:i/>
          <w:iCs/>
          <w:lang w:val="en-US"/>
        </w:rPr>
        <w:t xml:space="preserve"> Polar Res</w:t>
      </w:r>
      <w:r w:rsidR="002A1E4B">
        <w:rPr>
          <w:rFonts w:ascii="Times New Roman" w:hAnsi="Times New Roman" w:cs="Times New Roman"/>
          <w:i/>
          <w:iCs/>
          <w:lang w:val="en-US"/>
        </w:rPr>
        <w:t>earch</w:t>
      </w:r>
      <w:r w:rsidRPr="00252ACF">
        <w:rPr>
          <w:rFonts w:ascii="Times New Roman" w:hAnsi="Times New Roman" w:cs="Times New Roman"/>
          <w:lang w:val="en-US"/>
        </w:rPr>
        <w:t xml:space="preserve"> 20:59–63.</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Pisano E. 1996. New records of Digenea infection elasmobranch and teleost fish off Heard Island (Kerguelen sub-region, sub-Antarctic). </w:t>
      </w:r>
      <w:r w:rsidRPr="00252ACF">
        <w:rPr>
          <w:rFonts w:ascii="Times New Roman" w:hAnsi="Times New Roman" w:cs="Times New Roman"/>
          <w:i/>
          <w:iCs/>
          <w:lang w:val="en-US"/>
        </w:rPr>
        <w:t>Archive of Fishery and Marine Research</w:t>
      </w:r>
      <w:r w:rsidRPr="00252ACF">
        <w:rPr>
          <w:rFonts w:ascii="Times New Roman" w:hAnsi="Times New Roman" w:cs="Times New Roman"/>
          <w:lang w:val="en-US"/>
        </w:rPr>
        <w:t xml:space="preserve"> 43:265–272.</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Pisano E., Vacchi M. 1993. Antarctic representatives of the genus </w:t>
      </w:r>
      <w:r w:rsidRPr="002A1E4B">
        <w:rPr>
          <w:rFonts w:ascii="Times New Roman" w:hAnsi="Times New Roman" w:cs="Times New Roman"/>
          <w:i/>
          <w:lang w:val="en-US"/>
        </w:rPr>
        <w:t>Neolebouria</w:t>
      </w:r>
      <w:r w:rsidRPr="00252ACF">
        <w:rPr>
          <w:rFonts w:ascii="Times New Roman" w:hAnsi="Times New Roman" w:cs="Times New Roman"/>
          <w:lang w:val="en-US"/>
        </w:rPr>
        <w:t xml:space="preserve"> Gibson, 1976 [Digenea, Opecoelidae] with description of one new species. </w:t>
      </w:r>
      <w:r w:rsidRPr="00252ACF">
        <w:rPr>
          <w:rFonts w:ascii="Times New Roman" w:hAnsi="Times New Roman" w:cs="Times New Roman"/>
          <w:i/>
          <w:iCs/>
          <w:lang w:val="en-US"/>
        </w:rPr>
        <w:t>Acta Parasitologica</w:t>
      </w:r>
      <w:r w:rsidRPr="00252ACF">
        <w:rPr>
          <w:rFonts w:ascii="Times New Roman" w:hAnsi="Times New Roman" w:cs="Times New Roman"/>
          <w:lang w:val="en-US"/>
        </w:rPr>
        <w:t xml:space="preserve"> 38:11–14.</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t xml:space="preserve">Zdzitowiecki K., Rocka A., Pisano E., Ozouf-Costaz C. 1998. A list of fish parasitic worms collected off Adelie Land [Antarctic]. </w:t>
      </w:r>
      <w:r w:rsidRPr="00252ACF">
        <w:rPr>
          <w:rFonts w:ascii="Times New Roman" w:hAnsi="Times New Roman" w:cs="Times New Roman"/>
          <w:i/>
          <w:iCs/>
          <w:lang w:val="en-US"/>
        </w:rPr>
        <w:t>Acta Parasitologica</w:t>
      </w:r>
      <w:r w:rsidR="001A5ACD">
        <w:rPr>
          <w:rFonts w:ascii="Times New Roman" w:hAnsi="Times New Roman" w:cs="Times New Roman"/>
          <w:i/>
          <w:iCs/>
          <w:lang w:val="en-US"/>
        </w:rPr>
        <w:t xml:space="preserve"> </w:t>
      </w:r>
      <w:r w:rsidR="001A5ACD" w:rsidRPr="001A5ACD">
        <w:rPr>
          <w:rFonts w:ascii="Times New Roman" w:hAnsi="Times New Roman" w:cs="Times New Roman"/>
          <w:iCs/>
          <w:lang w:val="en-US"/>
        </w:rPr>
        <w:t>43</w:t>
      </w:r>
      <w:r w:rsidRPr="001A5ACD">
        <w:rPr>
          <w:rFonts w:ascii="Times New Roman" w:hAnsi="Times New Roman" w:cs="Times New Roman"/>
          <w:lang w:val="en-US"/>
        </w:rPr>
        <w:t>:</w:t>
      </w:r>
      <w:r w:rsidRPr="00252ACF">
        <w:rPr>
          <w:rFonts w:ascii="Times New Roman" w:hAnsi="Times New Roman" w:cs="Times New Roman"/>
          <w:lang w:val="en-US"/>
        </w:rPr>
        <w:t>71–74.</w:t>
      </w:r>
    </w:p>
    <w:p w:rsidR="00252ACF" w:rsidRPr="00252ACF" w:rsidRDefault="00252ACF" w:rsidP="00252ACF">
      <w:pPr>
        <w:pStyle w:val="Literaturverzeichnis"/>
        <w:rPr>
          <w:rFonts w:ascii="Times New Roman" w:hAnsi="Times New Roman" w:cs="Times New Roman"/>
          <w:lang w:val="en-US"/>
        </w:rPr>
      </w:pPr>
      <w:r w:rsidRPr="00252ACF">
        <w:rPr>
          <w:rFonts w:ascii="Times New Roman" w:hAnsi="Times New Roman" w:cs="Times New Roman"/>
          <w:lang w:val="en-US"/>
        </w:rPr>
        <w:lastRenderedPageBreak/>
        <w:t>Zdzitowiecki K., Rokosz B. 1986. Prevalence of acanthocephalans in fishes of South Shetlands (Antarctic). II.</w:t>
      </w:r>
      <w:r w:rsidRPr="002A1E4B">
        <w:rPr>
          <w:rFonts w:ascii="Times New Roman" w:hAnsi="Times New Roman" w:cs="Times New Roman"/>
          <w:i/>
          <w:lang w:val="en-US"/>
        </w:rPr>
        <w:t xml:space="preserve"> Aspersentis austrinus</w:t>
      </w:r>
      <w:r w:rsidRPr="00252ACF">
        <w:rPr>
          <w:rFonts w:ascii="Times New Roman" w:hAnsi="Times New Roman" w:cs="Times New Roman"/>
          <w:lang w:val="en-US"/>
        </w:rPr>
        <w:t xml:space="preserve"> Van Cleave, 1929 and remarks on the validity of Heteracanthocephalus hureaui Dollfus, 1965. </w:t>
      </w:r>
      <w:r w:rsidRPr="00252ACF">
        <w:rPr>
          <w:rFonts w:ascii="Times New Roman" w:hAnsi="Times New Roman" w:cs="Times New Roman"/>
          <w:i/>
          <w:iCs/>
          <w:lang w:val="en-US"/>
        </w:rPr>
        <w:t>Acta Parasitologica Polonica</w:t>
      </w:r>
      <w:r w:rsidRPr="00252ACF">
        <w:rPr>
          <w:rFonts w:ascii="Times New Roman" w:hAnsi="Times New Roman" w:cs="Times New Roman"/>
          <w:lang w:val="en-US"/>
        </w:rPr>
        <w:t xml:space="preserve"> 30:161–171.</w:t>
      </w:r>
    </w:p>
    <w:p w:rsidR="00252ACF" w:rsidRPr="00252ACF" w:rsidRDefault="00252ACF" w:rsidP="00252ACF">
      <w:pPr>
        <w:pStyle w:val="Literaturverzeichnis"/>
        <w:rPr>
          <w:rFonts w:ascii="Times New Roman" w:hAnsi="Times New Roman" w:cs="Times New Roman"/>
        </w:rPr>
      </w:pPr>
      <w:r w:rsidRPr="00252ACF">
        <w:rPr>
          <w:rFonts w:ascii="Times New Roman" w:hAnsi="Times New Roman" w:cs="Times New Roman"/>
          <w:lang w:val="en-US"/>
        </w:rPr>
        <w:t xml:space="preserve">Zdzitowiecki K., White MG., Rocka A. 1997. Digenean, monogenean and cestode infection of inshore fish at the South Orkney Islands. </w:t>
      </w:r>
      <w:r w:rsidRPr="00252ACF">
        <w:rPr>
          <w:rFonts w:ascii="Times New Roman" w:hAnsi="Times New Roman" w:cs="Times New Roman"/>
          <w:i/>
          <w:iCs/>
        </w:rPr>
        <w:t>Acta Parasitologica</w:t>
      </w:r>
      <w:r w:rsidRPr="00252ACF">
        <w:rPr>
          <w:rFonts w:ascii="Times New Roman" w:hAnsi="Times New Roman" w:cs="Times New Roman"/>
        </w:rPr>
        <w:t xml:space="preserve"> 42:18–22.</w:t>
      </w:r>
    </w:p>
    <w:p w:rsidR="00FD290C" w:rsidRPr="00A46815" w:rsidRDefault="00A46815">
      <w:pPr>
        <w:rPr>
          <w:rFonts w:ascii="Times New Roman" w:hAnsi="Times New Roman" w:cs="Times New Roman"/>
          <w:sz w:val="24"/>
          <w:szCs w:val="24"/>
          <w:lang w:val="en-US"/>
        </w:rPr>
      </w:pPr>
      <w:r w:rsidRPr="00A46815">
        <w:rPr>
          <w:rFonts w:ascii="Times New Roman" w:hAnsi="Times New Roman" w:cs="Times New Roman"/>
          <w:sz w:val="24"/>
          <w:szCs w:val="24"/>
          <w:lang w:val="en-US"/>
        </w:rPr>
        <w:fldChar w:fldCharType="end"/>
      </w:r>
    </w:p>
    <w:sectPr w:rsidR="00FD290C" w:rsidRPr="00A46815" w:rsidSect="00FD290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211E" w:rsidRDefault="0015211E" w:rsidP="00FD290C">
      <w:pPr>
        <w:spacing w:after="0" w:line="240" w:lineRule="auto"/>
      </w:pPr>
      <w:r>
        <w:separator/>
      </w:r>
    </w:p>
  </w:endnote>
  <w:endnote w:type="continuationSeparator" w:id="0">
    <w:p w:rsidR="0015211E" w:rsidRDefault="0015211E" w:rsidP="00FD2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211E" w:rsidRDefault="0015211E" w:rsidP="00FD290C">
      <w:pPr>
        <w:spacing w:after="0" w:line="240" w:lineRule="auto"/>
      </w:pPr>
      <w:r>
        <w:separator/>
      </w:r>
    </w:p>
  </w:footnote>
  <w:footnote w:type="continuationSeparator" w:id="0">
    <w:p w:rsidR="0015211E" w:rsidRDefault="0015211E" w:rsidP="00FD29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50BF"/>
    <w:rsid w:val="000946D8"/>
    <w:rsid w:val="000A18CE"/>
    <w:rsid w:val="000B1481"/>
    <w:rsid w:val="000D4F5C"/>
    <w:rsid w:val="000D758E"/>
    <w:rsid w:val="0011143B"/>
    <w:rsid w:val="00116133"/>
    <w:rsid w:val="0015211E"/>
    <w:rsid w:val="0015353D"/>
    <w:rsid w:val="00166823"/>
    <w:rsid w:val="00183CD1"/>
    <w:rsid w:val="001A4FD6"/>
    <w:rsid w:val="001A5ACD"/>
    <w:rsid w:val="001C2BC6"/>
    <w:rsid w:val="001F7C10"/>
    <w:rsid w:val="00211386"/>
    <w:rsid w:val="00252ACF"/>
    <w:rsid w:val="002716D5"/>
    <w:rsid w:val="002902D7"/>
    <w:rsid w:val="002A1E4B"/>
    <w:rsid w:val="00385E25"/>
    <w:rsid w:val="003C6BC8"/>
    <w:rsid w:val="003F0C75"/>
    <w:rsid w:val="00425C25"/>
    <w:rsid w:val="004518A6"/>
    <w:rsid w:val="00486A08"/>
    <w:rsid w:val="004A767C"/>
    <w:rsid w:val="004E4221"/>
    <w:rsid w:val="0050213C"/>
    <w:rsid w:val="005F7BE1"/>
    <w:rsid w:val="00652788"/>
    <w:rsid w:val="00671AD9"/>
    <w:rsid w:val="00686E95"/>
    <w:rsid w:val="006A3FAD"/>
    <w:rsid w:val="006C69A8"/>
    <w:rsid w:val="00720950"/>
    <w:rsid w:val="00721ED8"/>
    <w:rsid w:val="00755B37"/>
    <w:rsid w:val="0077317B"/>
    <w:rsid w:val="007855EF"/>
    <w:rsid w:val="007B14EC"/>
    <w:rsid w:val="008C3103"/>
    <w:rsid w:val="008F1548"/>
    <w:rsid w:val="00930DD4"/>
    <w:rsid w:val="00952447"/>
    <w:rsid w:val="009577A2"/>
    <w:rsid w:val="009F2BA3"/>
    <w:rsid w:val="00A07221"/>
    <w:rsid w:val="00A13FD3"/>
    <w:rsid w:val="00A46815"/>
    <w:rsid w:val="00AC5D8D"/>
    <w:rsid w:val="00B23107"/>
    <w:rsid w:val="00B53945"/>
    <w:rsid w:val="00B577C5"/>
    <w:rsid w:val="00B61EBD"/>
    <w:rsid w:val="00B6574C"/>
    <w:rsid w:val="00B901CB"/>
    <w:rsid w:val="00BD1DBE"/>
    <w:rsid w:val="00BF480F"/>
    <w:rsid w:val="00C10CD4"/>
    <w:rsid w:val="00C473B2"/>
    <w:rsid w:val="00CC08DA"/>
    <w:rsid w:val="00CE7928"/>
    <w:rsid w:val="00D34346"/>
    <w:rsid w:val="00D440B9"/>
    <w:rsid w:val="00D46384"/>
    <w:rsid w:val="00D4666D"/>
    <w:rsid w:val="00DA5C0A"/>
    <w:rsid w:val="00E02E90"/>
    <w:rsid w:val="00E1418F"/>
    <w:rsid w:val="00E15183"/>
    <w:rsid w:val="00E821DF"/>
    <w:rsid w:val="00ED3054"/>
    <w:rsid w:val="00ED3201"/>
    <w:rsid w:val="00F10CD6"/>
    <w:rsid w:val="00F641E2"/>
    <w:rsid w:val="00F833FD"/>
    <w:rsid w:val="00F850BF"/>
    <w:rsid w:val="00F92C37"/>
    <w:rsid w:val="00FC1A1E"/>
    <w:rsid w:val="00FD290C"/>
    <w:rsid w:val="00FD33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62805"/>
  <w15:chartTrackingRefBased/>
  <w15:docId w15:val="{F8BEB809-5556-47DF-AB4C-2E6276097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F850BF"/>
    <w:pPr>
      <w:spacing w:after="200" w:line="240" w:lineRule="auto"/>
    </w:pPr>
    <w:rPr>
      <w:i/>
      <w:iCs/>
      <w:color w:val="44546A" w:themeColor="text2"/>
      <w:sz w:val="18"/>
      <w:szCs w:val="18"/>
    </w:rPr>
  </w:style>
  <w:style w:type="paragraph" w:styleId="Kopfzeile">
    <w:name w:val="header"/>
    <w:basedOn w:val="Standard"/>
    <w:link w:val="KopfzeileZchn"/>
    <w:uiPriority w:val="99"/>
    <w:unhideWhenUsed/>
    <w:rsid w:val="00FD290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290C"/>
  </w:style>
  <w:style w:type="paragraph" w:styleId="Fuzeile">
    <w:name w:val="footer"/>
    <w:basedOn w:val="Standard"/>
    <w:link w:val="FuzeileZchn"/>
    <w:uiPriority w:val="99"/>
    <w:unhideWhenUsed/>
    <w:rsid w:val="00FD290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290C"/>
  </w:style>
  <w:style w:type="paragraph" w:styleId="Literaturverzeichnis">
    <w:name w:val="Bibliography"/>
    <w:basedOn w:val="Standard"/>
    <w:next w:val="Standard"/>
    <w:uiPriority w:val="37"/>
    <w:unhideWhenUsed/>
    <w:rsid w:val="00A4681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979644">
      <w:bodyDiv w:val="1"/>
      <w:marLeft w:val="0"/>
      <w:marRight w:val="0"/>
      <w:marTop w:val="0"/>
      <w:marBottom w:val="0"/>
      <w:divBdr>
        <w:top w:val="none" w:sz="0" w:space="0" w:color="auto"/>
        <w:left w:val="none" w:sz="0" w:space="0" w:color="auto"/>
        <w:bottom w:val="none" w:sz="0" w:space="0" w:color="auto"/>
        <w:right w:val="none" w:sz="0" w:space="0" w:color="auto"/>
      </w:divBdr>
    </w:div>
    <w:div w:id="142279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32512</Words>
  <Characters>204829</Characters>
  <Application>Microsoft Office Word</Application>
  <DocSecurity>0</DocSecurity>
  <Lines>1706</Lines>
  <Paragraphs>4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cp:lastModifiedBy>
  <cp:revision>15</cp:revision>
  <dcterms:created xsi:type="dcterms:W3CDTF">2018-01-08T12:37:00Z</dcterms:created>
  <dcterms:modified xsi:type="dcterms:W3CDTF">2018-03-1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3vr2LrOS"/&gt;&lt;style id="http://www.zotero.org/styles/peerj"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